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27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2DAD4AB6" w14:textId="77777777" w:rsidTr="004B56DD">
        <w:trPr>
          <w:trHeight w:val="1533"/>
          <w:jc w:val="center"/>
        </w:trPr>
        <w:tc>
          <w:tcPr>
            <w:tcW w:w="10168" w:type="dxa"/>
            <w:shd w:val="clear" w:color="auto" w:fill="E8E7EC"/>
          </w:tcPr>
          <w:p w14:paraId="2DAD4A9A" w14:textId="77777777" w:rsidR="004E667D" w:rsidRDefault="00CD4FA9" w:rsidP="00770032">
            <w:pPr>
              <w:pStyle w:val="CLIN1HEADING"/>
            </w:pPr>
            <w:r w:rsidRPr="00BE46CA">
              <w:t xml:space="preserve">Clinical utility of </w:t>
            </w:r>
            <w:r>
              <w:t xml:space="preserve">molecular testing in </w:t>
            </w:r>
            <w:r>
              <w:br/>
              <w:t>acute myeloid leukaemia</w:t>
            </w:r>
          </w:p>
          <w:p w14:paraId="2DAD4A9B" w14:textId="77777777" w:rsidR="004E667D" w:rsidRPr="001D2D2E" w:rsidRDefault="00CD4FA9" w:rsidP="00770032">
            <w:pPr>
              <w:pStyle w:val="CLIN2SUBHEADINGS"/>
            </w:pPr>
            <w:r w:rsidRPr="001D2D2E">
              <w:t>Diagnostic Utility</w:t>
            </w:r>
          </w:p>
          <w:p w14:paraId="2DAD4A9C" w14:textId="681EC792" w:rsidR="004E667D" w:rsidRDefault="00B23C3F" w:rsidP="00712E9B">
            <w:pPr>
              <w:pStyle w:val="CLIN3BULLETPOINTS"/>
            </w:pPr>
            <w:r>
              <w:t>Acute myeloid leukaemia (AML) with defining genetic abnormalities include</w:t>
            </w:r>
            <w:r w:rsidR="00DA039E">
              <w:t>s</w:t>
            </w:r>
            <w:r>
              <w:t xml:space="preserve"> AML with specific gene fusions</w:t>
            </w:r>
            <w:r w:rsidR="00CA1D37">
              <w:t xml:space="preserve"> (e.g. </w:t>
            </w:r>
            <w:r w:rsidR="009B2E73">
              <w:rPr>
                <w:i/>
                <w:iCs/>
              </w:rPr>
              <w:t>RUNX1</w:t>
            </w:r>
            <w:r w:rsidR="009B2E73" w:rsidRPr="007933F4">
              <w:t>::</w:t>
            </w:r>
            <w:r w:rsidR="009B2E73">
              <w:rPr>
                <w:i/>
                <w:iCs/>
              </w:rPr>
              <w:t>RUNX1T1</w:t>
            </w:r>
            <w:r w:rsidR="009B2E73">
              <w:t>)</w:t>
            </w:r>
            <w:r>
              <w:t>, gene rearrangements (</w:t>
            </w:r>
            <w:r w:rsidRPr="00D27E72">
              <w:rPr>
                <w:i/>
                <w:iCs/>
              </w:rPr>
              <w:t>KMT2A</w:t>
            </w:r>
            <w:r>
              <w:t xml:space="preserve">, </w:t>
            </w:r>
            <w:r w:rsidRPr="00D27E72">
              <w:rPr>
                <w:i/>
                <w:iCs/>
              </w:rPr>
              <w:t>MECOM</w:t>
            </w:r>
            <w:r>
              <w:rPr>
                <w:i/>
                <w:iCs/>
              </w:rPr>
              <w:t xml:space="preserve"> </w:t>
            </w:r>
            <w:r w:rsidRPr="00D27E72">
              <w:t xml:space="preserve">and </w:t>
            </w:r>
            <w:r w:rsidRPr="00D27E72">
              <w:rPr>
                <w:i/>
                <w:iCs/>
              </w:rPr>
              <w:t>NUP98</w:t>
            </w:r>
            <w:r>
              <w:t>), and gene mutations (</w:t>
            </w:r>
            <w:r w:rsidRPr="000A1246">
              <w:rPr>
                <w:i/>
              </w:rPr>
              <w:t>NPM1</w:t>
            </w:r>
            <w:r>
              <w:rPr>
                <w:i/>
              </w:rPr>
              <w:t xml:space="preserve">, </w:t>
            </w:r>
            <w:r w:rsidRPr="000A1246">
              <w:rPr>
                <w:i/>
              </w:rPr>
              <w:t>CEBPA</w:t>
            </w:r>
            <w:r>
              <w:rPr>
                <w:i/>
              </w:rPr>
              <w:t xml:space="preserve"> </w:t>
            </w:r>
            <w:r>
              <w:rPr>
                <w:iCs/>
              </w:rPr>
              <w:t>and myelodysplasia-related [MR])</w:t>
            </w:r>
            <w:r>
              <w:fldChar w:fldCharType="begin"/>
            </w:r>
            <w:r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>
              <w:fldChar w:fldCharType="separate"/>
            </w:r>
            <w:r w:rsidRPr="004F169C">
              <w:rPr>
                <w:vertAlign w:val="superscript"/>
              </w:rPr>
              <w:t>1</w:t>
            </w:r>
            <w:r>
              <w:fldChar w:fldCharType="end"/>
            </w:r>
            <w:r>
              <w:rPr>
                <w:i/>
              </w:rPr>
              <w:t xml:space="preserve">. </w:t>
            </w:r>
          </w:p>
          <w:p w14:paraId="2DAD4A9D" w14:textId="2FCA8206" w:rsidR="004E667D" w:rsidRDefault="00CD4FA9" w:rsidP="00F116C3">
            <w:pPr>
              <w:pStyle w:val="CLIN3BULLETPOINTS"/>
            </w:pPr>
            <w:r>
              <w:t xml:space="preserve">AML-MR include </w:t>
            </w:r>
            <w:r w:rsidR="00D22C58">
              <w:t xml:space="preserve">mutations </w:t>
            </w:r>
            <w:r w:rsidR="00427122">
              <w:t>in</w:t>
            </w:r>
            <w:r w:rsidR="00D22C58">
              <w:t xml:space="preserve"> </w:t>
            </w:r>
            <w:r w:rsidRPr="494ADF93">
              <w:rPr>
                <w:i/>
                <w:iCs/>
              </w:rPr>
              <w:t>ASXL1</w:t>
            </w:r>
            <w:r>
              <w:t>,</w:t>
            </w:r>
            <w:r w:rsidRPr="494ADF93">
              <w:rPr>
                <w:i/>
                <w:iCs/>
              </w:rPr>
              <w:t xml:space="preserve"> BCOR, EZH2</w:t>
            </w:r>
            <w:r>
              <w:t>,</w:t>
            </w:r>
            <w:r w:rsidRPr="494ADF93">
              <w:rPr>
                <w:i/>
                <w:iCs/>
              </w:rPr>
              <w:t xml:space="preserve"> SF3B1</w:t>
            </w:r>
            <w:r>
              <w:t>,</w:t>
            </w:r>
            <w:r w:rsidRPr="494ADF93">
              <w:rPr>
                <w:i/>
                <w:iCs/>
              </w:rPr>
              <w:t xml:space="preserve"> SRSF2</w:t>
            </w:r>
            <w:r>
              <w:t>,</w:t>
            </w:r>
            <w:r w:rsidRPr="494ADF93">
              <w:rPr>
                <w:i/>
                <w:iCs/>
              </w:rPr>
              <w:t xml:space="preserve"> STAG2, U2AF1</w:t>
            </w:r>
            <w:r w:rsidR="00137FF3">
              <w:rPr>
                <w:i/>
                <w:iCs/>
              </w:rPr>
              <w:t>,</w:t>
            </w:r>
            <w:r w:rsidRPr="494ADF93">
              <w:rPr>
                <w:i/>
                <w:iCs/>
              </w:rPr>
              <w:t xml:space="preserve"> ZRSR2</w:t>
            </w:r>
            <w:r w:rsidR="00137FF3">
              <w:rPr>
                <w:i/>
                <w:iCs/>
              </w:rPr>
              <w:t xml:space="preserve"> </w:t>
            </w:r>
            <w:r w:rsidR="00A40D5B">
              <w:t>(WHO</w:t>
            </w:r>
            <w:r w:rsidR="00BC1542">
              <w:t xml:space="preserve"> and </w:t>
            </w:r>
            <w:r w:rsidR="00A40D5B">
              <w:t>ICC)</w:t>
            </w:r>
            <w:r w:rsidR="00753B58">
              <w:fldChar w:fldCharType="begin"/>
            </w:r>
            <w:r w:rsidR="00753B58"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753B58">
              <w:fldChar w:fldCharType="separate"/>
            </w:r>
            <w:r w:rsidR="00753B58" w:rsidRPr="004F169C">
              <w:rPr>
                <w:vertAlign w:val="superscript"/>
              </w:rPr>
              <w:t>1</w:t>
            </w:r>
            <w:r w:rsidR="00753B58">
              <w:fldChar w:fldCharType="end"/>
            </w:r>
            <w:r w:rsidR="006B492D" w:rsidRPr="007933F4">
              <w:rPr>
                <w:vertAlign w:val="superscript"/>
              </w:rPr>
              <w:t>,</w:t>
            </w:r>
            <w:r w:rsidR="00753B58"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 w:rsidR="00753B58">
              <w:fldChar w:fldCharType="separate"/>
            </w:r>
            <w:r w:rsidR="00753B58" w:rsidRPr="004F169C">
              <w:rPr>
                <w:vertAlign w:val="superscript"/>
              </w:rPr>
              <w:t>2</w:t>
            </w:r>
            <w:r w:rsidR="00753B58">
              <w:fldChar w:fldCharType="end"/>
            </w:r>
            <w:r w:rsidR="00137FF3">
              <w:rPr>
                <w:i/>
                <w:iCs/>
              </w:rPr>
              <w:t xml:space="preserve"> </w:t>
            </w:r>
            <w:r w:rsidR="00137FF3" w:rsidRPr="007933F4">
              <w:t xml:space="preserve">and </w:t>
            </w:r>
            <w:r w:rsidR="00137FF3">
              <w:rPr>
                <w:i/>
                <w:iCs/>
              </w:rPr>
              <w:t>RUNX1</w:t>
            </w:r>
            <w:r w:rsidR="00137FF3">
              <w:t xml:space="preserve"> (ICC)</w:t>
            </w:r>
            <w:r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2</w:t>
            </w:r>
            <w:r>
              <w:fldChar w:fldCharType="end"/>
            </w:r>
            <w:r>
              <w:t xml:space="preserve">.  </w:t>
            </w:r>
          </w:p>
          <w:p w14:paraId="2DAD4A9F" w14:textId="77777777" w:rsidR="004E667D" w:rsidRDefault="00CD4FA9" w:rsidP="00F116C3">
            <w:pPr>
              <w:pStyle w:val="CLIN3BULLETPOINTS"/>
            </w:pPr>
            <w:r>
              <w:t xml:space="preserve">AML with </w:t>
            </w:r>
            <w:r w:rsidRPr="494ADF93">
              <w:rPr>
                <w:i/>
                <w:iCs/>
              </w:rPr>
              <w:t>BCR</w:t>
            </w:r>
            <w:r w:rsidRPr="00F116C3">
              <w:t>::</w:t>
            </w:r>
            <w:r w:rsidRPr="494ADF93">
              <w:rPr>
                <w:i/>
                <w:iCs/>
              </w:rPr>
              <w:t>ABL1</w:t>
            </w:r>
            <w:r>
              <w:t xml:space="preserve"> fusion is a rare </w:t>
            </w:r>
            <w:r w:rsidRPr="00F116C3">
              <w:rPr>
                <w:i/>
                <w:iCs/>
              </w:rPr>
              <w:t>de novo</w:t>
            </w:r>
            <w:r>
              <w:t xml:space="preserve"> AML, or alternatively represents blast phase of chronic myeloid leukaemia. </w:t>
            </w:r>
          </w:p>
          <w:p w14:paraId="2DAD4AA0" w14:textId="77777777" w:rsidR="004E667D" w:rsidRDefault="00CD4FA9" w:rsidP="001A4B77">
            <w:pPr>
              <w:pStyle w:val="CLIN3BULLETPOINTS"/>
            </w:pPr>
            <w:r w:rsidRPr="001D2D2E">
              <w:rPr>
                <w:i/>
              </w:rPr>
              <w:t xml:space="preserve">KIT </w:t>
            </w:r>
            <w:r w:rsidRPr="00BA1102">
              <w:t>mutations are rarely observed in non-</w:t>
            </w:r>
            <w:r>
              <w:t>core binding factor</w:t>
            </w:r>
            <w:r w:rsidRPr="00BA1102">
              <w:t xml:space="preserve"> AML</w:t>
            </w:r>
            <w:r>
              <w:fldChar w:fldCharType="begin">
                <w:fldData xml:space="preserve">PEVuZE5vdGU+PENpdGUgRXhjbHVkZVllYXI9IjEiPjxBdXRob3I+UGFwYWVtbWFudWlsPC9BdXRo
b3I+PFllYXI+MjAxNjwvWWVhcj48UmVjTnVtPjk2MzwvUmVjTnVtPjxEaXNwbGF5VGV4dD48c3R5
bGUgZmFjZT0ic3VwZXJzY3JpcHQiPjM8L3N0eWxlPjwvRGlzcGxheVRleHQ+PHJlY29yZD48cmVj
LW51bWJlcj45NjM8L3JlYy1udW1iZXI+PGZvcmVpZ24ta2V5cz48a2V5IGFwcD0iRU4iIGRiLWlk
PSI1cjVmYXRlNXcyNWU1aWUwengyeHAwd3RyeHpzMHd2eHRkeHgiIHRpbWVzdGFtcD0iMTY0Njcx
ODE3MiIgZ3VpZD0iZTc0NzJjYzYtOWJkMy00M2RjLTliNTgtNTBiMWEwODlkMTM2Ij45NjM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ZWRpdGlvbj4yMDE2LzA2LzA5PC9l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RXhjbHVkZVllYXI9IjEiPjxBdXRob3I+UGFwYWVtbWFudWlsPC9BdXRo
b3I+PFllYXI+MjAxNjwvWWVhcj48UmVjTnVtPjk2MzwvUmVjTnVtPjxEaXNwbGF5VGV4dD48c3R5
bGUgZmFjZT0ic3VwZXJzY3JpcHQiPjM8L3N0eWxlPjwvRGlzcGxheVRleHQ+PHJlY29yZD48cmVj
LW51bWJlcj45NjM8L3JlYy1udW1iZXI+PGZvcmVpZ24ta2V5cz48a2V5IGFwcD0iRU4iIGRiLWlk
PSI1cjVmYXRlNXcyNWU1aWUwengyeHAwd3RyeHpzMHd2eHRkeHgiIHRpbWVzdGFtcD0iMTY0Njcx
ODE3MiIgZ3VpZD0iZTc0NzJjYzYtOWJkMy00M2RjLTliNTgtNTBiMWEwODlkMTM2Ij45NjM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ZWRpdGlvbj4yMDE2LzA2LzA5PC9l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3</w:t>
            </w:r>
            <w:r>
              <w:fldChar w:fldCharType="end"/>
            </w:r>
            <w:r>
              <w:t>; testing for t(8;21) and inv(16) should be considered.</w:t>
            </w:r>
          </w:p>
          <w:p w14:paraId="2DAD4AA1" w14:textId="77777777" w:rsidR="004E667D" w:rsidRDefault="00CD4FA9" w:rsidP="001A4B77">
            <w:pPr>
              <w:pStyle w:val="CLIN3BULLETPOINTS"/>
            </w:pPr>
            <w:r w:rsidRPr="001D2D2E">
              <w:rPr>
                <w:i/>
              </w:rPr>
              <w:t xml:space="preserve">JAK2 </w:t>
            </w:r>
            <w:r w:rsidRPr="00307887">
              <w:t>Val617Phe mutation</w:t>
            </w:r>
            <w:r>
              <w:t>s are</w:t>
            </w:r>
            <w:r w:rsidRPr="00307887">
              <w:t xml:space="preserve"> infrequent in</w:t>
            </w:r>
            <w:r>
              <w:t xml:space="preserve"> </w:t>
            </w:r>
            <w:r w:rsidRPr="001D2D2E">
              <w:rPr>
                <w:i/>
              </w:rPr>
              <w:t>de novo</w:t>
            </w:r>
            <w:r w:rsidRPr="00307887">
              <w:t xml:space="preserve"> </w:t>
            </w:r>
            <w:r>
              <w:t xml:space="preserve">AML; a </w:t>
            </w:r>
            <w:r w:rsidRPr="00307887">
              <w:t>preceding myeloproliferative neoplasm</w:t>
            </w:r>
            <w:r>
              <w:t xml:space="preserve"> should be considered</w:t>
            </w:r>
            <w:r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3</w:t>
            </w:r>
            <w:r>
              <w:fldChar w:fldCharType="end"/>
            </w:r>
            <w:r w:rsidRPr="00307887">
              <w:t>.</w:t>
            </w:r>
          </w:p>
          <w:p w14:paraId="2DAD4AA3" w14:textId="73828CD9" w:rsidR="004E667D" w:rsidRDefault="00CD4FA9" w:rsidP="001A4B77">
            <w:pPr>
              <w:pStyle w:val="CLIN3BULLETPOINTS"/>
            </w:pPr>
            <w:r w:rsidRPr="006343BF">
              <w:rPr>
                <w:i/>
              </w:rPr>
              <w:t>RUNX1</w:t>
            </w:r>
            <w:r>
              <w:t xml:space="preserve"> mutations are </w:t>
            </w:r>
            <w:r w:rsidR="002F499F">
              <w:t xml:space="preserve">rare in BPDCN but are more typical of </w:t>
            </w:r>
            <w:r w:rsidR="00E01E8F" w:rsidRPr="00906758">
              <w:t>AML with plasmacytoid dendritic cell expansion (pDC-AML)</w:t>
            </w:r>
            <w:r w:rsidR="00E01E8F">
              <w:fldChar w:fldCharType="begin">
                <w:fldData xml:space="preserve">PEVuZE5vdGU+PENpdGU+PEF1dGhvcj5YaWFvPC9BdXRob3I+PFllYXI+MjAyMTwvWWVhcj48UmVj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YaWFvPC9BdXRob3I+PFllYXI+MjAyMTwvWWVhcj48UmVj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 w:rsidR="00E01E8F">
              <w:fldChar w:fldCharType="separate"/>
            </w:r>
            <w:r w:rsidR="00E01E8F" w:rsidRPr="004F169C">
              <w:rPr>
                <w:vertAlign w:val="superscript"/>
              </w:rPr>
              <w:t>4</w:t>
            </w:r>
            <w:r w:rsidR="00E01E8F">
              <w:fldChar w:fldCharType="end"/>
            </w:r>
            <w:r w:rsidR="00E01E8F" w:rsidRPr="007933F4">
              <w:rPr>
                <w:vertAlign w:val="superscript"/>
              </w:rPr>
              <w:t>,</w:t>
            </w:r>
            <w:r>
              <w:fldChar w:fldCharType="begin">
                <w:fldData xml:space="preserve">PEVuZE5vdGU+PENpdGU+PEF1dGhvcj5TdGVuemluZ2VyPC9BdXRob3I+PFllYXI+MjAxNDwvWWVh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TdGVuemluZ2VyPC9BdXRob3I+PFllYXI+MjAxNDwvWWVh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5,6</w:t>
            </w:r>
            <w:r>
              <w:fldChar w:fldCharType="end"/>
            </w:r>
            <w:r>
              <w:t xml:space="preserve">. </w:t>
            </w:r>
          </w:p>
          <w:p w14:paraId="2DAD4AA4" w14:textId="50E2F6BC" w:rsidR="004E667D" w:rsidRPr="00D27E72" w:rsidRDefault="00CD4FA9" w:rsidP="003B75C5">
            <w:pPr>
              <w:pStyle w:val="CLIN3BULLETPOINTS"/>
            </w:pPr>
            <w:r>
              <w:t xml:space="preserve">Acute erythroid leukaemia is characterised by a high prevalence of multi-hit </w:t>
            </w:r>
            <w:r>
              <w:rPr>
                <w:i/>
                <w:iCs/>
              </w:rPr>
              <w:t>TP53</w:t>
            </w:r>
            <w:r>
              <w:t xml:space="preserve"> alterations and complex karyotype</w:t>
            </w:r>
            <w:r>
              <w:fldChar w:fldCharType="begin">
                <w:fldData xml:space="preserve">PEVuZE5vdGU+PENpdGU+PEF1dGhvcj5Nb250YWxiYW4tQnJhdm88L0F1dGhvcj48WWVhcj4yMDE3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Nb250YWxiYW4tQnJhdm88L0F1dGhvcj48WWVhcj4yMDE3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7</w:t>
            </w:r>
            <w:r>
              <w:fldChar w:fldCharType="end"/>
            </w:r>
            <w:r>
              <w:t>.</w:t>
            </w:r>
          </w:p>
          <w:p w14:paraId="2DAD4AA5" w14:textId="5A4FE473" w:rsidR="004E667D" w:rsidRDefault="00CD4FA9" w:rsidP="00F116C3">
            <w:pPr>
              <w:pStyle w:val="CLIN3BULLETPOINTS"/>
            </w:pPr>
            <w:r w:rsidRPr="494ADF93">
              <w:rPr>
                <w:i/>
                <w:iCs/>
              </w:rPr>
              <w:t>UBTF</w:t>
            </w:r>
            <w:r>
              <w:t>-TD</w:t>
            </w:r>
            <w:r w:rsidR="009A3D06">
              <w:t xml:space="preserve"> </w:t>
            </w:r>
            <w:r w:rsidR="00AF584D">
              <w:t>are</w:t>
            </w:r>
            <w:r>
              <w:t xml:space="preserve"> associated with dysplasia, normal karyotype or trisomy 8, and mutations in </w:t>
            </w:r>
            <w:r w:rsidRPr="494ADF93">
              <w:rPr>
                <w:i/>
                <w:iCs/>
              </w:rPr>
              <w:t>WT1</w:t>
            </w:r>
            <w:r>
              <w:t xml:space="preserve"> and </w:t>
            </w:r>
            <w:r w:rsidRPr="494ADF93">
              <w:rPr>
                <w:i/>
                <w:iCs/>
              </w:rPr>
              <w:t>FLT3</w:t>
            </w:r>
            <w:r>
              <w:t>-ITD</w:t>
            </w:r>
            <w:r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8,9</w:t>
            </w:r>
            <w:r>
              <w:fldChar w:fldCharType="end"/>
            </w:r>
            <w:r>
              <w:t xml:space="preserve">. </w:t>
            </w:r>
          </w:p>
          <w:p w14:paraId="2DAD4AA6" w14:textId="77777777" w:rsidR="004E667D" w:rsidRDefault="00CD4FA9" w:rsidP="00F116C3">
            <w:pPr>
              <w:pStyle w:val="CLIN3BULLETPOINTS"/>
            </w:pPr>
            <w:r>
              <w:t xml:space="preserve">In-frame insertion mutations in </w:t>
            </w:r>
            <w:r w:rsidRPr="494ADF93">
              <w:rPr>
                <w:i/>
                <w:iCs/>
              </w:rPr>
              <w:t>CBFB</w:t>
            </w:r>
            <w:r>
              <w:t xml:space="preserve"> are similar to inv(16) AML but without the </w:t>
            </w:r>
            <w:r w:rsidRPr="494ADF93">
              <w:rPr>
                <w:i/>
                <w:iCs/>
              </w:rPr>
              <w:t>CBFB</w:t>
            </w:r>
            <w:r w:rsidRPr="00F116C3">
              <w:t>::</w:t>
            </w:r>
            <w:r w:rsidRPr="494ADF93">
              <w:rPr>
                <w:i/>
                <w:iCs/>
              </w:rPr>
              <w:t>MYH11</w:t>
            </w:r>
            <w:r>
              <w:t xml:space="preserve"> fusion</w:t>
            </w:r>
            <w:r>
              <w:fldChar w:fldCharType="begin">
                <w:fldData xml:space="preserve">PEVuZE5vdGU+PENpdGU+PEF1dGhvcj5SeWxhbmQ8L0F1dGhvcj48WWVhcj4yMDIzPC9ZZWFyPjxS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eWxhbmQ8L0F1dGhvcj48WWVhcj4yMDIzPC9ZZWFyPjxS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10</w:t>
            </w:r>
            <w:r>
              <w:fldChar w:fldCharType="end"/>
            </w:r>
            <w:r>
              <w:t>.</w:t>
            </w:r>
          </w:p>
          <w:p w14:paraId="2DAD4AA7" w14:textId="656CA0B7" w:rsidR="004E667D" w:rsidRDefault="00CD4FA9" w:rsidP="001A4B77">
            <w:pPr>
              <w:pStyle w:val="CLIN3BULLETPOINTS"/>
            </w:pPr>
            <w:r>
              <w:t xml:space="preserve">Some mutations have potential germline predisposition: </w:t>
            </w:r>
            <w:r w:rsidRPr="000A1246">
              <w:rPr>
                <w:i/>
              </w:rPr>
              <w:t>CEBPA</w:t>
            </w:r>
            <w:r w:rsidRPr="00CE5F4E">
              <w:t>,</w:t>
            </w:r>
            <w:r w:rsidRPr="000A1246">
              <w:rPr>
                <w:i/>
              </w:rPr>
              <w:t xml:space="preserve"> DDX41</w:t>
            </w:r>
            <w:r w:rsidRPr="00CE5F4E">
              <w:t>,</w:t>
            </w:r>
            <w:r w:rsidRPr="000A1246">
              <w:rPr>
                <w:i/>
              </w:rPr>
              <w:t xml:space="preserve"> RUNX1</w:t>
            </w:r>
            <w:r w:rsidRPr="00CE5F4E">
              <w:t>,</w:t>
            </w:r>
            <w:r w:rsidRPr="000A1246">
              <w:rPr>
                <w:i/>
              </w:rPr>
              <w:t xml:space="preserve"> ANKRD26</w:t>
            </w:r>
            <w:r w:rsidRPr="00CE5F4E">
              <w:t>,</w:t>
            </w:r>
            <w:r w:rsidRPr="000A1246">
              <w:rPr>
                <w:i/>
              </w:rPr>
              <w:t xml:space="preserve"> ETV6</w:t>
            </w:r>
            <w:r w:rsidRPr="00CE5F4E">
              <w:t>,</w:t>
            </w:r>
            <w:r w:rsidRPr="000A1246">
              <w:rPr>
                <w:i/>
              </w:rPr>
              <w:t xml:space="preserve"> GATA2 </w:t>
            </w:r>
            <w:r w:rsidRPr="000A1246">
              <w:t>and</w:t>
            </w:r>
            <w:r w:rsidRPr="000A1246">
              <w:rPr>
                <w:i/>
              </w:rPr>
              <w:t xml:space="preserve"> TP53</w:t>
            </w:r>
            <w:r>
              <w:t>. Testing a remission and/or germline sample in the appropriate clinical context should be considered.</w:t>
            </w:r>
          </w:p>
          <w:p w14:paraId="2DAD4AA8" w14:textId="5A93BB07" w:rsidR="004E667D" w:rsidRPr="00E72418" w:rsidRDefault="00CD4FA9" w:rsidP="00770032">
            <w:pPr>
              <w:pStyle w:val="CLIN2SUBHEADINGS"/>
            </w:pPr>
            <w:r w:rsidRPr="00E72418">
              <w:t xml:space="preserve">Prognostic </w:t>
            </w:r>
            <w:r w:rsidRPr="00E72418">
              <w:t>Utility</w:t>
            </w:r>
          </w:p>
          <w:p w14:paraId="5EFCF9C9" w14:textId="3FB1D0D8" w:rsidR="00091208" w:rsidRDefault="00CD4FA9" w:rsidP="008015E6">
            <w:pPr>
              <w:pStyle w:val="CLIN3BULLETPOINTS"/>
            </w:pPr>
            <w:r w:rsidRPr="00A03B79">
              <w:t>ELN</w:t>
            </w:r>
            <w:r>
              <w:t xml:space="preserve"> 2022 </w:t>
            </w:r>
            <w:r w:rsidR="0025106F">
              <w:t xml:space="preserve">and </w:t>
            </w:r>
            <w:r w:rsidR="00A6520D">
              <w:t xml:space="preserve">proposed </w:t>
            </w:r>
            <w:r w:rsidR="0025106F">
              <w:t xml:space="preserve">2024 </w:t>
            </w:r>
            <w:r>
              <w:t>risk stratification</w:t>
            </w:r>
            <w:r w:rsidR="0025106F">
              <w:t>s</w:t>
            </w:r>
            <w:r w:rsidR="00AD4F3C">
              <w:t xml:space="preserve"> </w:t>
            </w:r>
            <w:r w:rsidR="00790337">
              <w:t xml:space="preserve">are used </w:t>
            </w:r>
            <w:r w:rsidR="00AD4F3C">
              <w:t xml:space="preserve">for patients </w:t>
            </w:r>
            <w:r w:rsidR="00790337">
              <w:t>treated with intensive</w:t>
            </w:r>
            <w:r w:rsidR="00C40A42"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C40A42">
              <w:instrText xml:space="preserve"> ADDIN EN.CITE </w:instrText>
            </w:r>
            <w:r w:rsidR="00C40A42"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C40A42">
              <w:instrText xml:space="preserve"> ADDIN EN.CITE.DATA </w:instrText>
            </w:r>
            <w:r w:rsidR="00C40A42">
              <w:fldChar w:fldCharType="end"/>
            </w:r>
            <w:r w:rsidR="00C40A42">
              <w:fldChar w:fldCharType="separate"/>
            </w:r>
            <w:r w:rsidR="00C40A42" w:rsidRPr="00091208">
              <w:rPr>
                <w:vertAlign w:val="superscript"/>
              </w:rPr>
              <w:t>11</w:t>
            </w:r>
            <w:r w:rsidR="00C40A42">
              <w:fldChar w:fldCharType="end"/>
            </w:r>
            <w:r w:rsidR="00790337">
              <w:t xml:space="preserve"> and less-intensive</w:t>
            </w:r>
            <w:r w:rsidR="002431A5">
              <w:rPr>
                <w:vertAlign w:val="superscript"/>
              </w:rPr>
              <w:fldChar w:fldCharType="begin">
                <w:fldData xml:space="preserve">PEVuZE5vdGU+PENpdGU+PEF1dGhvcj5Eb2huZXI8L0F1dGhvcj48WWVhcj4yMDI0PC9ZZWFyPjxS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</w:fldData>
              </w:fldChar>
            </w:r>
            <w:r w:rsidR="002431A5">
              <w:rPr>
                <w:vertAlign w:val="superscript"/>
              </w:rPr>
              <w:instrText xml:space="preserve"> ADDIN EN.CITE </w:instrText>
            </w:r>
            <w:r w:rsidR="002431A5">
              <w:rPr>
                <w:vertAlign w:val="superscript"/>
              </w:rPr>
              <w:fldChar w:fldCharType="begin">
                <w:fldData xml:space="preserve">PEVuZE5vdGU+PENpdGU+PEF1dGhvcj5Eb2huZXI8L0F1dGhvcj48WWVhcj4yMDI0PC9ZZWFyPjxS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</w:fldData>
              </w:fldChar>
            </w:r>
            <w:r w:rsidR="002431A5">
              <w:rPr>
                <w:vertAlign w:val="superscript"/>
              </w:rPr>
              <w:instrText xml:space="preserve"> ADDIN EN.CITE.DATA </w:instrText>
            </w:r>
            <w:r w:rsidR="002431A5">
              <w:rPr>
                <w:vertAlign w:val="superscript"/>
              </w:rPr>
            </w:r>
            <w:r w:rsidR="002431A5">
              <w:rPr>
                <w:vertAlign w:val="superscript"/>
              </w:rPr>
              <w:fldChar w:fldCharType="end"/>
            </w:r>
            <w:r w:rsidR="002431A5">
              <w:rPr>
                <w:vertAlign w:val="superscript"/>
              </w:rPr>
            </w:r>
            <w:r w:rsidR="002431A5">
              <w:rPr>
                <w:vertAlign w:val="superscript"/>
              </w:rPr>
              <w:fldChar w:fldCharType="separate"/>
            </w:r>
            <w:r w:rsidR="002431A5">
              <w:rPr>
                <w:vertAlign w:val="superscript"/>
              </w:rPr>
              <w:t>12</w:t>
            </w:r>
            <w:r w:rsidR="002431A5">
              <w:rPr>
                <w:vertAlign w:val="superscript"/>
              </w:rPr>
              <w:fldChar w:fldCharType="end"/>
            </w:r>
            <w:r w:rsidR="00790337">
              <w:t xml:space="preserve"> therapies (Table)</w:t>
            </w:r>
            <w:r w:rsidR="00FA5D99">
              <w:t xml:space="preserve"> (</w:t>
            </w:r>
            <w:r w:rsidR="00AE715D">
              <w:t>the later</w:t>
            </w:r>
            <w:r w:rsidR="008015E6" w:rsidRPr="008015E6">
              <w:t xml:space="preserve"> applicable to patients receiving HMA monotherapy, HMA/VEN, or AZA/IVO </w:t>
            </w:r>
            <w:r w:rsidR="00AE715D">
              <w:t>[</w:t>
            </w:r>
            <w:r w:rsidR="008015E6" w:rsidRPr="008015E6">
              <w:t xml:space="preserve">for </w:t>
            </w:r>
            <w:r w:rsidR="008015E6" w:rsidRPr="007933F4">
              <w:rPr>
                <w:i/>
                <w:iCs/>
              </w:rPr>
              <w:t>IDH1</w:t>
            </w:r>
            <w:r w:rsidR="004358B4">
              <w:t xml:space="preserve"> </w:t>
            </w:r>
            <w:r w:rsidR="008015E6" w:rsidRPr="008015E6">
              <w:t>mut AML</w:t>
            </w:r>
            <w:r w:rsidR="00AE715D">
              <w:t>]</w:t>
            </w:r>
            <w:r w:rsidR="008015E6" w:rsidRPr="008015E6">
              <w:t>).</w:t>
            </w:r>
            <w:r w:rsidR="00891A91">
              <w:t xml:space="preserve"> Beat-AML 2024 is an alternative risk model for AML </w:t>
            </w:r>
            <w:r w:rsidR="00F96120">
              <w:t>treated with less-intensive therapies</w:t>
            </w:r>
            <w:r w:rsidR="002431A5">
              <w:rPr>
                <w:vertAlign w:val="superscript"/>
              </w:rPr>
              <w:fldChar w:fldCharType="begin">
                <w:fldData xml:space="preserve">PEVuZE5vdGU+PENpdGU+PEF1dGhvcj5Ib2ZmPC9BdXRob3I+PFllYXI+MjAyNDwvWWVhcj48UmVj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</w:fldData>
              </w:fldChar>
            </w:r>
            <w:r w:rsidR="002431A5">
              <w:rPr>
                <w:vertAlign w:val="superscript"/>
              </w:rPr>
              <w:instrText xml:space="preserve"> ADDIN EN.CITE </w:instrText>
            </w:r>
            <w:r w:rsidR="002431A5">
              <w:rPr>
                <w:vertAlign w:val="superscript"/>
              </w:rPr>
              <w:fldChar w:fldCharType="begin">
                <w:fldData xml:space="preserve">PEVuZE5vdGU+PENpdGU+PEF1dGhvcj5Ib2ZmPC9BdXRob3I+PFllYXI+MjAyNDwvWWVhcj48UmVj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</w:fldData>
              </w:fldChar>
            </w:r>
            <w:r w:rsidR="002431A5">
              <w:rPr>
                <w:vertAlign w:val="superscript"/>
              </w:rPr>
              <w:instrText xml:space="preserve"> ADDIN EN.CITE.DATA </w:instrText>
            </w:r>
            <w:r w:rsidR="002431A5">
              <w:rPr>
                <w:vertAlign w:val="superscript"/>
              </w:rPr>
            </w:r>
            <w:r w:rsidR="002431A5">
              <w:rPr>
                <w:vertAlign w:val="superscript"/>
              </w:rPr>
              <w:fldChar w:fldCharType="end"/>
            </w:r>
            <w:r w:rsidR="002431A5">
              <w:rPr>
                <w:vertAlign w:val="superscript"/>
              </w:rPr>
            </w:r>
            <w:r w:rsidR="002431A5">
              <w:rPr>
                <w:vertAlign w:val="superscript"/>
              </w:rPr>
              <w:fldChar w:fldCharType="separate"/>
            </w:r>
            <w:r w:rsidR="002431A5">
              <w:rPr>
                <w:vertAlign w:val="superscript"/>
              </w:rPr>
              <w:t>13</w:t>
            </w:r>
            <w:r w:rsidR="002431A5">
              <w:rPr>
                <w:vertAlign w:val="superscript"/>
              </w:rPr>
              <w:fldChar w:fldCharType="end"/>
            </w:r>
            <w:r w:rsidR="00F96120">
              <w:t>.</w:t>
            </w:r>
          </w:p>
          <w:p w14:paraId="2DAD4AAA" w14:textId="0F99C982" w:rsidR="004E667D" w:rsidRDefault="00CD4FA9" w:rsidP="00E928D3">
            <w:pPr>
              <w:pStyle w:val="CLIN3BULLETPOINTS"/>
            </w:pPr>
            <w:r>
              <w:t xml:space="preserve">MRD assessment may be a more potent </w:t>
            </w:r>
            <w:r w:rsidR="00491B03">
              <w:t xml:space="preserve">independent </w:t>
            </w:r>
            <w:r>
              <w:t xml:space="preserve">predictor of outcome compared to </w:t>
            </w:r>
            <w:r w:rsidR="00491B03">
              <w:t xml:space="preserve">the </w:t>
            </w:r>
            <w:r>
              <w:t>baseline molecular profile</w:t>
            </w:r>
            <w:r>
              <w:fldChar w:fldCharType="begin">
                <w:fldData xml:space="preserve">PEVuZE5vdGU+PENpdGU+PEF1dGhvcj5Kb3VyZGFuPC9BdXRob3I+PFllYXI+MjAxMzwvWWVhcj48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Kb3VyZGFuPC9BdXRob3I+PFllYXI+MjAxMzwvWWVhcj48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14,15</w:t>
            </w:r>
            <w:r>
              <w:fldChar w:fldCharType="end"/>
            </w:r>
            <w:r>
              <w:t xml:space="preserve">. </w:t>
            </w:r>
          </w:p>
          <w:p w14:paraId="63C54A03" w14:textId="6E5BE7AA" w:rsidR="0002374D" w:rsidRDefault="0002374D" w:rsidP="00E928D3">
            <w:pPr>
              <w:pStyle w:val="CLIN3BULLETPOINTS"/>
            </w:pPr>
            <w:r>
              <w:rPr>
                <w:i/>
              </w:rPr>
              <w:t>UBTF</w:t>
            </w:r>
            <w:r w:rsidRPr="007933F4">
              <w:t>-TD</w:t>
            </w:r>
            <w:r w:rsidR="00B47A0C"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 w:rsidR="00B47A0C">
              <w:instrText xml:space="preserve"> ADDIN EN.CITE </w:instrText>
            </w:r>
            <w:r w:rsidR="00B47A0C"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 w:rsidR="00B47A0C">
              <w:instrText xml:space="preserve"> ADDIN EN.CITE.DATA </w:instrText>
            </w:r>
            <w:r w:rsidR="00B47A0C">
              <w:fldChar w:fldCharType="end"/>
            </w:r>
            <w:r w:rsidR="00B47A0C">
              <w:fldChar w:fldCharType="separate"/>
            </w:r>
            <w:r w:rsidR="00B47A0C" w:rsidRPr="004F169C">
              <w:rPr>
                <w:vertAlign w:val="superscript"/>
              </w:rPr>
              <w:t>8,9</w:t>
            </w:r>
            <w:r w:rsidR="00B47A0C">
              <w:fldChar w:fldCharType="end"/>
            </w:r>
            <w:r w:rsidRPr="007933F4">
              <w:t xml:space="preserve"> and</w:t>
            </w:r>
            <w:r>
              <w:rPr>
                <w:i/>
              </w:rPr>
              <w:t xml:space="preserve"> NUP98</w:t>
            </w:r>
            <w:r w:rsidR="007D7C0C">
              <w:rPr>
                <w:i/>
              </w:rPr>
              <w:t>-</w:t>
            </w:r>
            <w:r w:rsidR="007D7C0C" w:rsidRPr="007933F4">
              <w:t>rearranged</w:t>
            </w:r>
            <w:r w:rsidR="002431A5">
              <w:fldChar w:fldCharType="begin">
                <w:fldData xml:space="preserve">PEVuZE5vdGU+PENpdGU+PEF1dGhvcj5Ob29ydDwvQXV0aG9yPjxZZWFyPjIwMjE8L1llYXI+PFJl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Ob29ydDwvQXV0aG9yPjxZZWFyPjIwMjE8L1llYXI+PFJl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 w:rsidR="002431A5">
              <w:fldChar w:fldCharType="separate"/>
            </w:r>
            <w:r w:rsidR="002431A5" w:rsidRPr="002431A5">
              <w:rPr>
                <w:vertAlign w:val="superscript"/>
              </w:rPr>
              <w:t>16,17</w:t>
            </w:r>
            <w:r w:rsidR="002431A5">
              <w:fldChar w:fldCharType="end"/>
            </w:r>
            <w:r w:rsidR="007D7C0C" w:rsidRPr="007933F4">
              <w:t xml:space="preserve"> AML</w:t>
            </w:r>
            <w:r w:rsidR="009463AD" w:rsidRPr="00324FE5">
              <w:t xml:space="preserve"> </w:t>
            </w:r>
            <w:r w:rsidR="007D7C0C" w:rsidRPr="007933F4">
              <w:t>are associated with inferior outcomes.</w:t>
            </w:r>
            <w:r w:rsidR="00F84261">
              <w:rPr>
                <w:i/>
              </w:rPr>
              <w:t xml:space="preserve"> </w:t>
            </w:r>
          </w:p>
          <w:p w14:paraId="029282C4" w14:textId="07CB48FC" w:rsidR="00E451BD" w:rsidRDefault="00CD4FA9" w:rsidP="007933F4">
            <w:pPr>
              <w:pStyle w:val="CLIN2SUBHEADINGS"/>
              <w:ind w:left="699"/>
            </w:pPr>
            <w:r>
              <w:rPr>
                <w:noProof/>
              </w:rPr>
              <w:drawing>
                <wp:inline distT="0" distB="0" distL="0" distR="0" wp14:anchorId="14FC6C6B" wp14:editId="1CB0A1FE">
                  <wp:extent cx="4958541" cy="2223821"/>
                  <wp:effectExtent l="0" t="0" r="0" b="5080"/>
                  <wp:docPr id="60989611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017602" cy="225030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2DAD4AAC" w14:textId="635CE145" w:rsidR="004E667D" w:rsidRPr="001D2D2E" w:rsidRDefault="00CD4FA9" w:rsidP="00770032">
            <w:pPr>
              <w:pStyle w:val="CLIN2SUBHEADINGS"/>
            </w:pPr>
            <w:r>
              <w:t>BIOMARKERS OF RESPONSE TO THERAPY</w:t>
            </w:r>
          </w:p>
          <w:p w14:paraId="2DAD4AAD" w14:textId="37448D1D" w:rsidR="004E667D" w:rsidRDefault="00CD4FA9" w:rsidP="00574C0E">
            <w:pPr>
              <w:pStyle w:val="CLIN3BULLETPOINTS"/>
            </w:pPr>
            <w:r w:rsidRPr="00D604A3">
              <w:rPr>
                <w:i/>
                <w:iCs/>
              </w:rPr>
              <w:t>FLT3</w:t>
            </w:r>
            <w:r>
              <w:t xml:space="preserve"> mutations are the target of midostaurin</w:t>
            </w:r>
            <w:r>
              <w:fldChar w:fldCharType="begin">
                <w:fldData xml:space="preserve">PEVuZE5vdGU+PENpdGU+PEF1dGhvcj5TdG9uZTwvQXV0aG9yPjxZZWFyPjIwMTc8L1llYXI+PFJl
Y051bT4yNTQzPC9SZWNOdW0+PERpc3BsYXlUZXh0PjxzdHlsZSBmYWNlPSJzdXBlcnNjcmlwdCI+
MTg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TdG9uZTwvQXV0aG9yPjxZZWFyPjIwMTc8L1llYXI+PFJl
Y051bT4yNTQzPC9SZWNOdW0+PERpc3BsYXlUZXh0PjxzdHlsZSBmYWNlPSJzdXBlcnNjcmlwdCI+
MTg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18</w:t>
            </w:r>
            <w:r>
              <w:fldChar w:fldCharType="end"/>
            </w:r>
            <w:r>
              <w:t xml:space="preserve"> (</w:t>
            </w:r>
            <w:r w:rsidRPr="00D604A3">
              <w:rPr>
                <w:i/>
                <w:iCs/>
              </w:rPr>
              <w:t>FLT3</w:t>
            </w:r>
            <w:r>
              <w:t>-ITD and TKD) (clinical trials included only TKD mutations at Asp835 and Ile836 codons), quizartinib (</w:t>
            </w:r>
            <w:r w:rsidRPr="00D604A3">
              <w:rPr>
                <w:i/>
                <w:iCs/>
              </w:rPr>
              <w:t>FLT3</w:t>
            </w:r>
            <w:r>
              <w:t>-ITD only)</w:t>
            </w:r>
            <w:r>
              <w:fldChar w:fldCharType="begin">
                <w:fldData xml:space="preserve">PEVuZE5vdGU+PENpdGU+PEF1dGhvcj5FcmJhPC9BdXRob3I+PFllYXI+MjAyMzwvWWVhcj48UmVj
TnVtPjM2Mzk8L1JlY051bT48RGlzcGxheVRleHQ+PHN0eWxlIGZhY2U9InN1cGVyc2NyaXB0Ij4x
OT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FcmJhPC9BdXRob3I+PFllYXI+MjAyMzwvWWVhcj48UmVj
TnVtPjM2Mzk8L1JlY051bT48RGlzcGxheVRleHQ+PHN0eWxlIGZhY2U9InN1cGVyc2NyaXB0Ij4x
OT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19</w:t>
            </w:r>
            <w:r>
              <w:fldChar w:fldCharType="end"/>
            </w:r>
            <w:r>
              <w:t xml:space="preserve"> in newly diagnosed AML, and gilteritinib</w:t>
            </w:r>
            <w:r>
              <w:fldChar w:fldCharType="begin">
                <w:fldData xml:space="preserve">PEVuZE5vdGU+PENpdGU+PEF1dGhvcj5QZXJsPC9BdXRob3I+PFllYXI+MjAxOTwvWWVhcj48UmVj
TnVtPjI1NDQ8L1JlY051bT48RGlzcGxheVRleHQ+PHN0eWxlIGZhY2U9InN1cGVyc2NyaXB0Ij4y
M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QZXJsPC9BdXRob3I+PFllYXI+MjAxOTwvWWVhcj48UmVj
TnVtPjI1NDQ8L1JlY051bT48RGlzcGxheVRleHQ+PHN0eWxlIGZhY2U9InN1cGVyc2NyaXB0Ij4y
M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0</w:t>
            </w:r>
            <w:r>
              <w:fldChar w:fldCharType="end"/>
            </w:r>
            <w:r>
              <w:t xml:space="preserve"> in relapsed/refractory AML.</w:t>
            </w:r>
          </w:p>
          <w:p w14:paraId="2DAD4AAE" w14:textId="33A4F4B5" w:rsidR="004E667D" w:rsidRDefault="00CD4FA9" w:rsidP="00F116C3">
            <w:pPr>
              <w:pStyle w:val="CLIN3BULLETPOINTS"/>
            </w:pPr>
            <w:r w:rsidRPr="494ADF93">
              <w:rPr>
                <w:i/>
                <w:iCs/>
              </w:rPr>
              <w:t>FLT3</w:t>
            </w:r>
            <w:r>
              <w:t xml:space="preserve"> testing should be repeated at relapse/progression as ~20% of patients have a gain or loss in mutation status</w:t>
            </w:r>
            <w:r>
              <w:fldChar w:fldCharType="begin">
                <w:fldData xml:space="preserve">PEVuZE5vdGU+PENpdGU+PEF1dGhvcj5EYXZlcjwvQXV0aG9yPjxZZWFyPjIwMTk8L1llYXI+PFJl
Y051bT4zMTI3PC9SZWNOdW0+PERpc3BsYXlUZXh0PjxzdHlsZSBmYWNlPSJzdXBlcnNjcmlwdCI+
MjE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EYXZlcjwvQXV0aG9yPjxZZWFyPjIwMTk8L1llYXI+PFJl
Y051bT4zMTI3PC9SZWNOdW0+PERpc3BsYXlUZXh0PjxzdHlsZSBmYWNlPSJzdXBlcnNjcmlwdCI+
MjE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1</w:t>
            </w:r>
            <w:r>
              <w:fldChar w:fldCharType="end"/>
            </w:r>
            <w:r>
              <w:t>.</w:t>
            </w:r>
          </w:p>
          <w:p w14:paraId="2DAD4AAF" w14:textId="0BF098F7" w:rsidR="004E667D" w:rsidRDefault="00CD4FA9" w:rsidP="001A4B77">
            <w:pPr>
              <w:pStyle w:val="CLIN3BULLETPOINTS"/>
            </w:pPr>
            <w:r w:rsidRPr="001D2D2E">
              <w:rPr>
                <w:i/>
              </w:rPr>
              <w:t>IDH1</w:t>
            </w:r>
            <w:r>
              <w:t xml:space="preserve"> (Arg132) and </w:t>
            </w:r>
            <w:r w:rsidRPr="001D2D2E">
              <w:rPr>
                <w:i/>
              </w:rPr>
              <w:t>IDH2</w:t>
            </w:r>
            <w:r>
              <w:t xml:space="preserve"> (both Arg140 and Arg172) mutations are the target </w:t>
            </w:r>
            <w:r w:rsidRPr="00CE5F4E">
              <w:t>of IDH1 and IDH2 inhibitors</w:t>
            </w:r>
            <w:r>
              <w:t>, respectively</w:t>
            </w:r>
            <w:r>
              <w:fldChar w:fldCharType="begin">
                <w:fldData xml:space="preserve">PEVuZE5vdGU+PENpdGU+PEF1dGhvcj5Eb2huZXI8L0F1dGhvcj48WWVhcj4yMDE3PC9ZZWFyPjxS
ZWNOdW0+MjU4MjwvUmVjTnVtPjxEaXNwbGF5VGV4dD48c3R5bGUgZmFjZT0ic3VwZXJzY3JpcHQi
PjIy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Eb2huZXI8L0F1dGhvcj48WWVhcj4yMDE3PC9ZZWFyPjxS
ZWNOdW0+MjU4MjwvUmVjTnVtPjxEaXNwbGF5VGV4dD48c3R5bGUgZmFjZT0ic3VwZXJzY3JpcHQi
PjIy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2</w:t>
            </w:r>
            <w:r>
              <w:fldChar w:fldCharType="end"/>
            </w:r>
            <w:r>
              <w:t>.</w:t>
            </w:r>
          </w:p>
          <w:p w14:paraId="2DAD4AB1" w14:textId="0BB7B8E4" w:rsidR="004E667D" w:rsidRDefault="00CD4FA9" w:rsidP="00D16D80">
            <w:pPr>
              <w:pStyle w:val="CLIN3BULLETPOINTS"/>
            </w:pPr>
            <w:r>
              <w:t xml:space="preserve">AML with </w:t>
            </w:r>
            <w:r w:rsidRPr="00D27E72">
              <w:rPr>
                <w:i/>
                <w:iCs/>
              </w:rPr>
              <w:t>UBTF</w:t>
            </w:r>
            <w:r>
              <w:t xml:space="preserve">-TD, </w:t>
            </w:r>
            <w:r w:rsidRPr="00D27E72">
              <w:rPr>
                <w:i/>
                <w:iCs/>
              </w:rPr>
              <w:t>DEK</w:t>
            </w:r>
            <w:r w:rsidRPr="00F116C3">
              <w:t>::</w:t>
            </w:r>
            <w:r w:rsidRPr="00D27E72">
              <w:rPr>
                <w:i/>
                <w:iCs/>
              </w:rPr>
              <w:t>NUP214</w:t>
            </w:r>
            <w:r>
              <w:t xml:space="preserve">, or </w:t>
            </w:r>
            <w:r w:rsidRPr="00D27E72">
              <w:rPr>
                <w:i/>
                <w:iCs/>
              </w:rPr>
              <w:t>NUP98</w:t>
            </w:r>
            <w:r>
              <w:t xml:space="preserve"> rearrangement have a transcriptional signature similar to </w:t>
            </w:r>
            <w:r w:rsidRPr="00D27E72">
              <w:rPr>
                <w:i/>
                <w:iCs/>
              </w:rPr>
              <w:t>KMT2A</w:t>
            </w:r>
            <w:r>
              <w:t xml:space="preserve">-rearranged AML, including </w:t>
            </w:r>
            <w:r w:rsidRPr="007933F4">
              <w:rPr>
                <w:i/>
                <w:iCs/>
              </w:rPr>
              <w:t xml:space="preserve">HOX </w:t>
            </w:r>
            <w:r>
              <w:t>gene dysregulation, and are potentially targetable by menin inhibitors</w:t>
            </w:r>
            <w:r>
              <w:fldChar w:fldCharType="begin">
                <w:fldData xml:space="preserve">PEVuZE5vdGU+PENpdGU+PEF1dGhvcj5CYXJhamFzPC9BdXRob3I+PFllYXI+MjAyNDwvWWVhcj48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CYXJhamFzPC9BdXRob3I+PFllYXI+MjAyNDwvWWVhcj48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3,24</w:t>
            </w:r>
            <w:r>
              <w:fldChar w:fldCharType="end"/>
            </w:r>
            <w:r>
              <w:t xml:space="preserve">.  </w:t>
            </w:r>
          </w:p>
          <w:p w14:paraId="2DAD4AB2" w14:textId="0F9953C3" w:rsidR="004E667D" w:rsidRPr="00D27E72" w:rsidRDefault="00CD4FA9" w:rsidP="00F47998">
            <w:pPr>
              <w:pStyle w:val="CLIN3BULLETPOINTS"/>
            </w:pPr>
            <w:r>
              <w:t xml:space="preserve">Acquired resistance to targeted inhibitors have been described with </w:t>
            </w:r>
            <w:r w:rsidRPr="00D27E72">
              <w:rPr>
                <w:i/>
                <w:iCs/>
              </w:rPr>
              <w:t>FLT3</w:t>
            </w:r>
            <w:r>
              <w:t xml:space="preserve"> Phe691Leu (FLT3 inhibitors)</w:t>
            </w:r>
            <w:r>
              <w:fldChar w:fldCharType="begin">
                <w:fldData xml:space="preserve">PEVuZE5vdGU+PENpdGU+PEF1dGhvcj5TbWl0aDwvQXV0aG9yPjxZZWFyPjIwMjI8L1llYXI+PFJl
Y051bT4zNjQxPC9SZWNOdW0+PERpc3BsYXlUZXh0PjxzdHlsZSBmYWNlPSJzdXBlcnNjcmlwdCI+
MjU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TbWl0aDwvQXV0aG9yPjxZZWFyPjIwMjI8L1llYXI+PFJl
Y051bT4zNjQxPC9SZWNOdW0+PERpc3BsYXlUZXh0PjxzdHlsZSBmYWNlPSJzdXBlcnNjcmlwdCI+
MjU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5</w:t>
            </w:r>
            <w:r>
              <w:fldChar w:fldCharType="end"/>
            </w:r>
            <w:r>
              <w:t xml:space="preserve">, second-site </w:t>
            </w:r>
            <w:r w:rsidRPr="002431A5">
              <w:rPr>
                <w:i/>
                <w:iCs/>
              </w:rPr>
              <w:t>IDH1</w:t>
            </w:r>
            <w:r>
              <w:t>/</w:t>
            </w:r>
            <w:r w:rsidRPr="002431A5">
              <w:rPr>
                <w:i/>
                <w:iCs/>
              </w:rPr>
              <w:t>IDH2</w:t>
            </w:r>
            <w:r>
              <w:t xml:space="preserve"> mutations (IDH1/IDH2 inhibitors)</w:t>
            </w:r>
            <w:r>
              <w:fldChar w:fldCharType="begin">
                <w:fldData xml:space="preserve">PEVuZE5vdGU+PENpdGU+PEF1dGhvcj5JbnRsZWtvZmVyPC9BdXRob3I+PFllYXI+MjAxODwvWWVh
cj48UmVjTnVtPjMxNzQ8L1JlY051bT48RGlzcGxheVRleHQ+PHN0eWxlIGZhY2U9InN1cGVyc2Ny
aXB0Ij4yNj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JbnRsZWtvZmVyPC9BdXRob3I+PFllYXI+MjAxODwvWWVh
cj48UmVjTnVtPjMxNzQ8L1JlY051bT48RGlzcGxheVRleHQ+PHN0eWxlIGZhY2U9InN1cGVyc2Ny
aXB0Ij4yNj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6</w:t>
            </w:r>
            <w:r>
              <w:fldChar w:fldCharType="end"/>
            </w:r>
            <w:r>
              <w:t xml:space="preserve">, </w:t>
            </w:r>
            <w:r w:rsidRPr="00D27E72">
              <w:rPr>
                <w:i/>
                <w:iCs/>
              </w:rPr>
              <w:t>BAX</w:t>
            </w:r>
            <w:r>
              <w:t xml:space="preserve"> (BCL2 inhibitors)</w:t>
            </w:r>
            <w:r>
              <w:fldChar w:fldCharType="begin">
                <w:fldData xml:space="preserve">PEVuZE5vdGU+PENpdGU+PEF1dGhvcj5Nb3VqYWxsZWQ8L0F1dGhvcj48WWVhcj4yMDIzPC9ZZWFy
PjxSZWNOdW0+MzY0MjwvUmVjTnVtPjxEaXNwbGF5VGV4dD48c3R5bGUgZmFjZT0ic3VwZXJzY3Jp
cHQiPjI3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Nb3VqYWxsZWQ8L0F1dGhvcj48WWVhcj4yMDIzPC9ZZWFy
PjxSZWNOdW0+MzY0MjwvUmVjTnVtPjxEaXNwbGF5VGV4dD48c3R5bGUgZmFjZT0ic3VwZXJzY3Jp
cHQiPjI3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7</w:t>
            </w:r>
            <w:r>
              <w:fldChar w:fldCharType="end"/>
            </w:r>
            <w:r>
              <w:t xml:space="preserve">, and </w:t>
            </w:r>
            <w:r w:rsidRPr="00D27E72">
              <w:rPr>
                <w:i/>
                <w:iCs/>
              </w:rPr>
              <w:t>MEN1</w:t>
            </w:r>
            <w:r>
              <w:t xml:space="preserve"> (menin inhibitors)</w:t>
            </w:r>
            <w:r>
              <w:fldChar w:fldCharType="begin">
                <w:fldData xml:space="preserve">PEVuZE5vdGU+PENpdGU+PEF1dGhvcj5QZXJuZXI8L0F1dGhvcj48WWVhcj4yMDIzPC9ZZWFyPjxS
ZWNOdW0+MzY0MzwvUmVjTnVtPjxEaXNwbGF5VGV4dD48c3R5bGUgZmFjZT0ic3VwZXJzY3JpcHQi
PjI4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QZXJuZXI8L0F1dGhvcj48WWVhcj4yMDIzPC9ZZWFyPjxS
ZWNOdW0+MzY0MzwvUmVjTnVtPjxEaXNwbGF5VGV4dD48c3R5bGUgZmFjZT0ic3VwZXJzY3JpcHQi
PjI4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8</w:t>
            </w:r>
            <w:r>
              <w:fldChar w:fldCharType="end"/>
            </w:r>
            <w:r>
              <w:t>.</w:t>
            </w:r>
          </w:p>
          <w:p w14:paraId="2DAD4AB3" w14:textId="77777777" w:rsidR="004E667D" w:rsidRPr="00706F47" w:rsidRDefault="00CD4FA9" w:rsidP="00CE5F4E">
            <w:pPr>
              <w:pStyle w:val="CLIN2SUBHEADINGS"/>
            </w:pPr>
            <w:r>
              <w:t>References</w:t>
            </w:r>
          </w:p>
          <w:p w14:paraId="2DAD4AB4" w14:textId="77777777" w:rsidR="004E667D" w:rsidRDefault="004E667D" w:rsidP="004F169C">
            <w:pPr>
              <w:rPr>
                <w:rFonts w:ascii="Calibri" w:hAnsi="Calibri" w:cs="Calibri"/>
                <w:noProof/>
                <w:sz w:val="2"/>
                <w:szCs w:val="6"/>
              </w:rPr>
            </w:pPr>
          </w:p>
          <w:p w14:paraId="2DAD4AB5" w14:textId="55A0C748" w:rsidR="004E667D" w:rsidRPr="006726AE" w:rsidRDefault="00CD4FA9" w:rsidP="002431A5">
            <w:pPr>
              <w:pStyle w:val="EndNoteBibliography"/>
              <w:jc w:val="both"/>
            </w:pPr>
            <w:r w:rsidRPr="00575E7D">
              <w:rPr>
                <w:rFonts w:cs="Times New Roman"/>
              </w:rPr>
              <w:fldChar w:fldCharType="begin"/>
            </w:r>
            <w:r w:rsidRPr="00575E7D">
              <w:instrText xml:space="preserve"> ADDIN EN.REFLIST </w:instrText>
            </w:r>
            <w:r w:rsidRPr="00575E7D">
              <w:rPr>
                <w:rFonts w:cs="Times New Roman"/>
              </w:rPr>
              <w:fldChar w:fldCharType="separate"/>
            </w:r>
            <w:r w:rsidR="002431A5" w:rsidRPr="002431A5">
              <w:rPr>
                <w:b/>
                <w:noProof/>
              </w:rPr>
              <w:t>1.</w:t>
            </w:r>
            <w:r w:rsidR="002431A5" w:rsidRPr="002431A5">
              <w:rPr>
                <w:noProof/>
              </w:rPr>
              <w:t xml:space="preserve"> WHO Classification of Tumours Editorial Board. Haematolymphoid tumours. Lyon (France): International Agency for Research on Cancer; </w:t>
            </w:r>
            <w:r w:rsidR="007E1D01">
              <w:rPr>
                <w:noProof/>
              </w:rPr>
              <w:t>2024</w:t>
            </w:r>
            <w:r w:rsidR="002431A5" w:rsidRPr="002431A5">
              <w:rPr>
                <w:noProof/>
              </w:rPr>
              <w:t xml:space="preserve">. (WHO classification of tumours series, 5th ed.; vol. 11). </w:t>
            </w:r>
            <w:r w:rsidR="007E1D01" w:rsidRPr="007E1D01">
              <w:rPr>
                <w:noProof/>
                <w:lang w:val="en-AU"/>
              </w:rPr>
              <w:t>https://publications.iarc.who.int/637</w:t>
            </w:r>
            <w:r w:rsidR="002431A5" w:rsidRPr="002431A5">
              <w:rPr>
                <w:noProof/>
              </w:rPr>
              <w:t xml:space="preserve">.  </w:t>
            </w:r>
            <w:r w:rsidR="002431A5" w:rsidRPr="002431A5">
              <w:rPr>
                <w:b/>
                <w:noProof/>
              </w:rPr>
              <w:t>2.</w:t>
            </w:r>
            <w:r w:rsidR="002431A5" w:rsidRPr="002431A5">
              <w:rPr>
                <w:noProof/>
              </w:rPr>
              <w:t xml:space="preserve"> Arber DA, et al. </w:t>
            </w:r>
            <w:r w:rsidR="002431A5" w:rsidRPr="002431A5">
              <w:rPr>
                <w:i/>
                <w:noProof/>
              </w:rPr>
              <w:t>Blood</w:t>
            </w:r>
            <w:r w:rsidR="002431A5" w:rsidRPr="002431A5">
              <w:rPr>
                <w:noProof/>
              </w:rPr>
              <w:t xml:space="preserve"> 2022; </w:t>
            </w:r>
            <w:r w:rsidR="002431A5" w:rsidRPr="002431A5">
              <w:rPr>
                <w:b/>
                <w:noProof/>
              </w:rPr>
              <w:t>140</w:t>
            </w:r>
            <w:r w:rsidR="002431A5" w:rsidRPr="002431A5">
              <w:rPr>
                <w:noProof/>
              </w:rPr>
              <w:t xml:space="preserve">(11): 1200-28.  </w:t>
            </w:r>
            <w:r w:rsidR="002431A5" w:rsidRPr="002431A5">
              <w:rPr>
                <w:b/>
                <w:noProof/>
              </w:rPr>
              <w:t>3.</w:t>
            </w:r>
            <w:r w:rsidR="002431A5" w:rsidRPr="002431A5">
              <w:rPr>
                <w:noProof/>
              </w:rPr>
              <w:t xml:space="preserve"> Papaemmanuil E, et al. </w:t>
            </w:r>
            <w:r w:rsidR="002431A5" w:rsidRPr="002431A5">
              <w:rPr>
                <w:i/>
                <w:noProof/>
              </w:rPr>
              <w:t>N Engl J Med</w:t>
            </w:r>
            <w:r w:rsidR="002431A5" w:rsidRPr="002431A5">
              <w:rPr>
                <w:noProof/>
              </w:rPr>
              <w:t xml:space="preserve"> 2016; </w:t>
            </w:r>
            <w:r w:rsidR="002431A5" w:rsidRPr="002431A5">
              <w:rPr>
                <w:b/>
                <w:noProof/>
              </w:rPr>
              <w:t>374</w:t>
            </w:r>
            <w:r w:rsidR="002431A5" w:rsidRPr="002431A5">
              <w:rPr>
                <w:noProof/>
              </w:rPr>
              <w:t xml:space="preserve">(23): 2209-21.  </w:t>
            </w:r>
            <w:r w:rsidR="002431A5" w:rsidRPr="002431A5">
              <w:rPr>
                <w:b/>
                <w:noProof/>
              </w:rPr>
              <w:t>4.</w:t>
            </w:r>
            <w:r w:rsidR="002431A5" w:rsidRPr="002431A5">
              <w:rPr>
                <w:noProof/>
              </w:rPr>
              <w:t xml:space="preserve"> Xiao W, et al. </w:t>
            </w:r>
            <w:r w:rsidR="002431A5" w:rsidRPr="002431A5">
              <w:rPr>
                <w:i/>
                <w:noProof/>
              </w:rPr>
              <w:t>Blood</w:t>
            </w:r>
            <w:r w:rsidR="002431A5" w:rsidRPr="002431A5">
              <w:rPr>
                <w:noProof/>
              </w:rPr>
              <w:t xml:space="preserve"> 2021; </w:t>
            </w:r>
            <w:r w:rsidR="002431A5" w:rsidRPr="002431A5">
              <w:rPr>
                <w:b/>
                <w:noProof/>
              </w:rPr>
              <w:t>137</w:t>
            </w:r>
            <w:r w:rsidR="002431A5" w:rsidRPr="002431A5">
              <w:rPr>
                <w:noProof/>
              </w:rPr>
              <w:t xml:space="preserve">(10): 1377-91.  </w:t>
            </w:r>
            <w:r w:rsidR="002431A5" w:rsidRPr="002431A5">
              <w:rPr>
                <w:b/>
                <w:noProof/>
              </w:rPr>
              <w:t>5.</w:t>
            </w:r>
            <w:r w:rsidR="002431A5" w:rsidRPr="002431A5">
              <w:rPr>
                <w:noProof/>
              </w:rPr>
              <w:t xml:space="preserve"> Stenzinger A, et al. </w:t>
            </w:r>
            <w:r w:rsidR="002431A5" w:rsidRPr="002431A5">
              <w:rPr>
                <w:i/>
                <w:noProof/>
              </w:rPr>
              <w:t>Oncotarget</w:t>
            </w:r>
            <w:r w:rsidR="002431A5" w:rsidRPr="002431A5">
              <w:rPr>
                <w:noProof/>
              </w:rPr>
              <w:t xml:space="preserve"> 2014; </w:t>
            </w:r>
            <w:r w:rsidR="002431A5" w:rsidRPr="002431A5">
              <w:rPr>
                <w:b/>
                <w:noProof/>
              </w:rPr>
              <w:t>5</w:t>
            </w:r>
            <w:r w:rsidR="002431A5" w:rsidRPr="002431A5">
              <w:rPr>
                <w:noProof/>
              </w:rPr>
              <w:t xml:space="preserve">(15): 6404-13.  </w:t>
            </w:r>
            <w:r w:rsidR="002431A5" w:rsidRPr="002431A5">
              <w:rPr>
                <w:b/>
                <w:noProof/>
              </w:rPr>
              <w:t>6.</w:t>
            </w:r>
            <w:r w:rsidR="002431A5" w:rsidRPr="002431A5">
              <w:rPr>
                <w:noProof/>
              </w:rPr>
              <w:t xml:space="preserve"> Menezes J, et al. </w:t>
            </w:r>
            <w:r w:rsidR="002431A5" w:rsidRPr="002431A5">
              <w:rPr>
                <w:i/>
                <w:noProof/>
              </w:rPr>
              <w:t>Leukemia</w:t>
            </w:r>
            <w:r w:rsidR="002431A5" w:rsidRPr="002431A5">
              <w:rPr>
                <w:noProof/>
              </w:rPr>
              <w:t xml:space="preserve"> 2014; </w:t>
            </w:r>
            <w:r w:rsidR="002431A5" w:rsidRPr="002431A5">
              <w:rPr>
                <w:b/>
                <w:noProof/>
              </w:rPr>
              <w:t>28</w:t>
            </w:r>
            <w:r w:rsidR="002431A5" w:rsidRPr="002431A5">
              <w:rPr>
                <w:noProof/>
              </w:rPr>
              <w:t xml:space="preserve">(4): 823-9.  </w:t>
            </w:r>
            <w:r w:rsidR="002431A5" w:rsidRPr="002431A5">
              <w:rPr>
                <w:b/>
                <w:noProof/>
              </w:rPr>
              <w:t>7.</w:t>
            </w:r>
            <w:r w:rsidR="002431A5" w:rsidRPr="002431A5">
              <w:rPr>
                <w:noProof/>
              </w:rPr>
              <w:t xml:space="preserve"> Montalban-Bravo G, et al. </w:t>
            </w:r>
            <w:r w:rsidR="002431A5" w:rsidRPr="002431A5">
              <w:rPr>
                <w:i/>
                <w:noProof/>
              </w:rPr>
              <w:t>Blood</w:t>
            </w:r>
            <w:r w:rsidR="002431A5" w:rsidRPr="002431A5">
              <w:rPr>
                <w:noProof/>
              </w:rPr>
              <w:t xml:space="preserve"> 2017; </w:t>
            </w:r>
            <w:r w:rsidR="002431A5" w:rsidRPr="002431A5">
              <w:rPr>
                <w:b/>
                <w:noProof/>
              </w:rPr>
              <w:t>129</w:t>
            </w:r>
            <w:r w:rsidR="002431A5" w:rsidRPr="002431A5">
              <w:rPr>
                <w:noProof/>
              </w:rPr>
              <w:t xml:space="preserve">(18): 2584-7.  </w:t>
            </w:r>
            <w:r w:rsidR="002431A5" w:rsidRPr="002431A5">
              <w:rPr>
                <w:b/>
                <w:noProof/>
              </w:rPr>
              <w:t>8.</w:t>
            </w:r>
            <w:r w:rsidR="002431A5" w:rsidRPr="002431A5">
              <w:rPr>
                <w:noProof/>
              </w:rPr>
              <w:t xml:space="preserve"> Umeda M, et al. </w:t>
            </w:r>
            <w:r w:rsidR="002431A5" w:rsidRPr="002431A5">
              <w:rPr>
                <w:i/>
                <w:noProof/>
              </w:rPr>
              <w:t>Blood Cancer Discov</w:t>
            </w:r>
            <w:r w:rsidR="002431A5" w:rsidRPr="002431A5">
              <w:rPr>
                <w:noProof/>
              </w:rPr>
              <w:t xml:space="preserve"> 2022; </w:t>
            </w:r>
            <w:r w:rsidR="002431A5" w:rsidRPr="002431A5">
              <w:rPr>
                <w:b/>
                <w:noProof/>
              </w:rPr>
              <w:t>3</w:t>
            </w:r>
            <w:r w:rsidR="002431A5" w:rsidRPr="002431A5">
              <w:rPr>
                <w:noProof/>
              </w:rPr>
              <w:t xml:space="preserve">(3): 194-207.  </w:t>
            </w:r>
            <w:r w:rsidR="002431A5" w:rsidRPr="002431A5">
              <w:rPr>
                <w:b/>
                <w:noProof/>
              </w:rPr>
              <w:t>9.</w:t>
            </w:r>
            <w:r w:rsidR="002431A5" w:rsidRPr="002431A5">
              <w:rPr>
                <w:noProof/>
              </w:rPr>
              <w:t xml:space="preserve"> Duployez N, et al. </w:t>
            </w:r>
            <w:r w:rsidR="002431A5" w:rsidRPr="002431A5">
              <w:rPr>
                <w:i/>
                <w:noProof/>
              </w:rPr>
              <w:t>Leukemia</w:t>
            </w:r>
            <w:r w:rsidR="002431A5" w:rsidRPr="002431A5">
              <w:rPr>
                <w:noProof/>
              </w:rPr>
              <w:t xml:space="preserve"> 2023; </w:t>
            </w:r>
            <w:r w:rsidR="002431A5" w:rsidRPr="002431A5">
              <w:rPr>
                <w:b/>
                <w:noProof/>
              </w:rPr>
              <w:t>37</w:t>
            </w:r>
            <w:r w:rsidR="002431A5" w:rsidRPr="002431A5">
              <w:rPr>
                <w:noProof/>
              </w:rPr>
              <w:t xml:space="preserve">(6): 1245-53.  </w:t>
            </w:r>
            <w:r w:rsidR="002431A5" w:rsidRPr="002431A5">
              <w:rPr>
                <w:b/>
                <w:noProof/>
              </w:rPr>
              <w:t>10.</w:t>
            </w:r>
            <w:r w:rsidR="002431A5" w:rsidRPr="002431A5">
              <w:rPr>
                <w:noProof/>
              </w:rPr>
              <w:t xml:space="preserve"> Ryland GL, et al. </w:t>
            </w:r>
            <w:r w:rsidR="002431A5" w:rsidRPr="002431A5">
              <w:rPr>
                <w:i/>
                <w:noProof/>
              </w:rPr>
              <w:t>Blood</w:t>
            </w:r>
            <w:r w:rsidR="002431A5" w:rsidRPr="002431A5">
              <w:rPr>
                <w:noProof/>
              </w:rPr>
              <w:t xml:space="preserve"> 2023; </w:t>
            </w:r>
            <w:r w:rsidR="002431A5" w:rsidRPr="002431A5">
              <w:rPr>
                <w:b/>
                <w:noProof/>
              </w:rPr>
              <w:t>141</w:t>
            </w:r>
            <w:r w:rsidR="002431A5" w:rsidRPr="002431A5">
              <w:rPr>
                <w:noProof/>
              </w:rPr>
              <w:t xml:space="preserve">(7): 800-5.  </w:t>
            </w:r>
            <w:r w:rsidR="002431A5" w:rsidRPr="002431A5">
              <w:rPr>
                <w:b/>
                <w:noProof/>
              </w:rPr>
              <w:t>11.</w:t>
            </w:r>
            <w:r w:rsidR="002431A5" w:rsidRPr="002431A5">
              <w:rPr>
                <w:noProof/>
              </w:rPr>
              <w:t xml:space="preserve"> Dohner H, et al. </w:t>
            </w:r>
            <w:r w:rsidR="002431A5" w:rsidRPr="002431A5">
              <w:rPr>
                <w:i/>
                <w:noProof/>
              </w:rPr>
              <w:t>Blood</w:t>
            </w:r>
            <w:r w:rsidR="002431A5" w:rsidRPr="002431A5">
              <w:rPr>
                <w:noProof/>
              </w:rPr>
              <w:t xml:space="preserve"> 2022; </w:t>
            </w:r>
            <w:r w:rsidR="002431A5" w:rsidRPr="002431A5">
              <w:rPr>
                <w:b/>
                <w:noProof/>
              </w:rPr>
              <w:t>140</w:t>
            </w:r>
            <w:r w:rsidR="002431A5" w:rsidRPr="002431A5">
              <w:rPr>
                <w:noProof/>
              </w:rPr>
              <w:t xml:space="preserve">(12): 1345-77.  </w:t>
            </w:r>
            <w:r w:rsidR="002431A5" w:rsidRPr="002431A5">
              <w:rPr>
                <w:b/>
                <w:noProof/>
              </w:rPr>
              <w:t>12.</w:t>
            </w:r>
            <w:r w:rsidR="002431A5" w:rsidRPr="002431A5">
              <w:rPr>
                <w:noProof/>
              </w:rPr>
              <w:t xml:space="preserve"> Dohner H, et al. </w:t>
            </w:r>
            <w:r w:rsidR="002431A5" w:rsidRPr="002431A5">
              <w:rPr>
                <w:i/>
                <w:noProof/>
              </w:rPr>
              <w:t>Blood</w:t>
            </w:r>
            <w:r w:rsidR="002431A5" w:rsidRPr="002431A5">
              <w:rPr>
                <w:noProof/>
              </w:rPr>
              <w:t xml:space="preserve"> 2024; </w:t>
            </w:r>
            <w:r w:rsidR="002431A5" w:rsidRPr="002431A5">
              <w:rPr>
                <w:b/>
                <w:noProof/>
              </w:rPr>
              <w:t>144</w:t>
            </w:r>
            <w:r w:rsidR="002431A5" w:rsidRPr="002431A5">
              <w:rPr>
                <w:noProof/>
              </w:rPr>
              <w:t xml:space="preserve">(21): 2169-73.  </w:t>
            </w:r>
            <w:r w:rsidR="002431A5" w:rsidRPr="002431A5">
              <w:rPr>
                <w:b/>
                <w:noProof/>
              </w:rPr>
              <w:t>13.</w:t>
            </w:r>
            <w:r w:rsidR="002431A5" w:rsidRPr="002431A5">
              <w:rPr>
                <w:noProof/>
              </w:rPr>
              <w:t xml:space="preserve"> Hoff FW, et al. </w:t>
            </w:r>
            <w:r w:rsidR="002431A5" w:rsidRPr="002431A5">
              <w:rPr>
                <w:i/>
                <w:noProof/>
              </w:rPr>
              <w:t>Blood Adv</w:t>
            </w:r>
            <w:r w:rsidR="002431A5" w:rsidRPr="002431A5">
              <w:rPr>
                <w:noProof/>
              </w:rPr>
              <w:t xml:space="preserve"> 2024; </w:t>
            </w:r>
            <w:r w:rsidR="002431A5" w:rsidRPr="002431A5">
              <w:rPr>
                <w:b/>
                <w:noProof/>
              </w:rPr>
              <w:t>8</w:t>
            </w:r>
            <w:r w:rsidR="002431A5" w:rsidRPr="002431A5">
              <w:rPr>
                <w:noProof/>
              </w:rPr>
              <w:t xml:space="preserve">(20): 5297-305.  </w:t>
            </w:r>
            <w:r w:rsidR="002431A5" w:rsidRPr="002431A5">
              <w:rPr>
                <w:b/>
                <w:noProof/>
              </w:rPr>
              <w:t>14.</w:t>
            </w:r>
            <w:r w:rsidR="002431A5" w:rsidRPr="002431A5">
              <w:rPr>
                <w:noProof/>
              </w:rPr>
              <w:t xml:space="preserve"> Jourdan E, et al. </w:t>
            </w:r>
            <w:r w:rsidR="002431A5" w:rsidRPr="002431A5">
              <w:rPr>
                <w:i/>
                <w:noProof/>
              </w:rPr>
              <w:t>Blood</w:t>
            </w:r>
            <w:r w:rsidR="002431A5" w:rsidRPr="002431A5">
              <w:rPr>
                <w:noProof/>
              </w:rPr>
              <w:t xml:space="preserve"> 2013; </w:t>
            </w:r>
            <w:r w:rsidR="002431A5" w:rsidRPr="002431A5">
              <w:rPr>
                <w:b/>
                <w:noProof/>
              </w:rPr>
              <w:t>121</w:t>
            </w:r>
            <w:r w:rsidR="002431A5" w:rsidRPr="002431A5">
              <w:rPr>
                <w:noProof/>
              </w:rPr>
              <w:t xml:space="preserve">(12): 2213-23.  </w:t>
            </w:r>
            <w:r w:rsidR="002431A5" w:rsidRPr="002431A5">
              <w:rPr>
                <w:b/>
                <w:noProof/>
              </w:rPr>
              <w:t>15.</w:t>
            </w:r>
            <w:r w:rsidR="002431A5" w:rsidRPr="002431A5">
              <w:rPr>
                <w:noProof/>
              </w:rPr>
              <w:t xml:space="preserve"> Ivey A, et al. </w:t>
            </w:r>
            <w:r w:rsidR="002431A5" w:rsidRPr="002431A5">
              <w:rPr>
                <w:i/>
                <w:noProof/>
              </w:rPr>
              <w:t>N Engl J Med</w:t>
            </w:r>
            <w:r w:rsidR="002431A5" w:rsidRPr="002431A5">
              <w:rPr>
                <w:noProof/>
              </w:rPr>
              <w:t xml:space="preserve"> 2016; </w:t>
            </w:r>
            <w:r w:rsidR="002431A5" w:rsidRPr="002431A5">
              <w:rPr>
                <w:b/>
                <w:noProof/>
              </w:rPr>
              <w:t>374</w:t>
            </w:r>
            <w:r w:rsidR="002431A5" w:rsidRPr="002431A5">
              <w:rPr>
                <w:noProof/>
              </w:rPr>
              <w:t xml:space="preserve">(5): 422-33.  </w:t>
            </w:r>
            <w:r w:rsidR="002431A5" w:rsidRPr="002431A5">
              <w:rPr>
                <w:b/>
                <w:noProof/>
              </w:rPr>
              <w:t>16.</w:t>
            </w:r>
            <w:r w:rsidR="002431A5" w:rsidRPr="002431A5">
              <w:rPr>
                <w:noProof/>
              </w:rPr>
              <w:t xml:space="preserve"> Noort S, et al. </w:t>
            </w:r>
            <w:r w:rsidR="002431A5" w:rsidRPr="002431A5">
              <w:rPr>
                <w:i/>
                <w:noProof/>
              </w:rPr>
              <w:t>Haematologica</w:t>
            </w:r>
            <w:r w:rsidR="002431A5" w:rsidRPr="002431A5">
              <w:rPr>
                <w:noProof/>
              </w:rPr>
              <w:t xml:space="preserve"> 2021; </w:t>
            </w:r>
            <w:r w:rsidR="002431A5" w:rsidRPr="002431A5">
              <w:rPr>
                <w:b/>
                <w:noProof/>
              </w:rPr>
              <w:t>106</w:t>
            </w:r>
            <w:r w:rsidR="002431A5" w:rsidRPr="002431A5">
              <w:rPr>
                <w:noProof/>
              </w:rPr>
              <w:t xml:space="preserve">(2): 630-4.  </w:t>
            </w:r>
            <w:r w:rsidR="002431A5" w:rsidRPr="002431A5">
              <w:rPr>
                <w:b/>
                <w:noProof/>
              </w:rPr>
              <w:t>17.</w:t>
            </w:r>
            <w:r w:rsidR="002431A5" w:rsidRPr="002431A5">
              <w:rPr>
                <w:noProof/>
              </w:rPr>
              <w:t xml:space="preserve"> Michmerhuizen NL, et al. </w:t>
            </w:r>
            <w:r w:rsidR="002431A5" w:rsidRPr="002431A5">
              <w:rPr>
                <w:i/>
                <w:noProof/>
              </w:rPr>
              <w:t>Blood</w:t>
            </w:r>
            <w:r w:rsidR="002431A5" w:rsidRPr="002431A5">
              <w:rPr>
                <w:noProof/>
              </w:rPr>
              <w:t xml:space="preserve"> 2020; </w:t>
            </w:r>
            <w:r w:rsidR="002431A5" w:rsidRPr="002431A5">
              <w:rPr>
                <w:b/>
                <w:noProof/>
              </w:rPr>
              <w:t>136</w:t>
            </w:r>
            <w:r w:rsidR="002431A5" w:rsidRPr="002431A5">
              <w:rPr>
                <w:noProof/>
              </w:rPr>
              <w:t xml:space="preserve">(20): 2275-89.  </w:t>
            </w:r>
            <w:r w:rsidR="002431A5" w:rsidRPr="002431A5">
              <w:rPr>
                <w:b/>
                <w:noProof/>
              </w:rPr>
              <w:t>18.</w:t>
            </w:r>
            <w:r w:rsidR="002431A5" w:rsidRPr="002431A5">
              <w:rPr>
                <w:noProof/>
              </w:rPr>
              <w:t xml:space="preserve"> Stone RM, et al. </w:t>
            </w:r>
            <w:r w:rsidR="002431A5" w:rsidRPr="002431A5">
              <w:rPr>
                <w:i/>
                <w:noProof/>
              </w:rPr>
              <w:t>N Engl J Med</w:t>
            </w:r>
            <w:r w:rsidR="002431A5" w:rsidRPr="002431A5">
              <w:rPr>
                <w:noProof/>
              </w:rPr>
              <w:t xml:space="preserve"> 2017; </w:t>
            </w:r>
            <w:r w:rsidR="002431A5" w:rsidRPr="002431A5">
              <w:rPr>
                <w:b/>
                <w:noProof/>
              </w:rPr>
              <w:t>377</w:t>
            </w:r>
            <w:r w:rsidR="002431A5" w:rsidRPr="002431A5">
              <w:rPr>
                <w:noProof/>
              </w:rPr>
              <w:t xml:space="preserve">(5): 454-64.  </w:t>
            </w:r>
            <w:r w:rsidR="002431A5" w:rsidRPr="002431A5">
              <w:rPr>
                <w:b/>
                <w:noProof/>
              </w:rPr>
              <w:t>19.</w:t>
            </w:r>
            <w:r w:rsidR="002431A5" w:rsidRPr="002431A5">
              <w:rPr>
                <w:noProof/>
              </w:rPr>
              <w:t xml:space="preserve"> Erba HP, et al. </w:t>
            </w:r>
            <w:r w:rsidR="002431A5" w:rsidRPr="002431A5">
              <w:rPr>
                <w:i/>
                <w:noProof/>
              </w:rPr>
              <w:t>Lancet</w:t>
            </w:r>
            <w:r w:rsidR="002431A5" w:rsidRPr="002431A5">
              <w:rPr>
                <w:noProof/>
              </w:rPr>
              <w:t xml:space="preserve"> 2023; </w:t>
            </w:r>
            <w:r w:rsidR="002431A5" w:rsidRPr="002431A5">
              <w:rPr>
                <w:b/>
                <w:noProof/>
              </w:rPr>
              <w:t>401</w:t>
            </w:r>
            <w:r w:rsidR="002431A5" w:rsidRPr="002431A5">
              <w:rPr>
                <w:noProof/>
              </w:rPr>
              <w:t xml:space="preserve">(10388): 1571-83.  </w:t>
            </w:r>
            <w:r w:rsidR="002431A5" w:rsidRPr="002431A5">
              <w:rPr>
                <w:b/>
                <w:noProof/>
              </w:rPr>
              <w:t>20.</w:t>
            </w:r>
            <w:r w:rsidR="002431A5" w:rsidRPr="002431A5">
              <w:rPr>
                <w:noProof/>
              </w:rPr>
              <w:t xml:space="preserve"> Perl AE, et al. </w:t>
            </w:r>
            <w:r w:rsidR="002431A5" w:rsidRPr="002431A5">
              <w:rPr>
                <w:i/>
                <w:noProof/>
              </w:rPr>
              <w:t>N Engl J Med</w:t>
            </w:r>
            <w:r w:rsidR="002431A5" w:rsidRPr="002431A5">
              <w:rPr>
                <w:noProof/>
              </w:rPr>
              <w:t xml:space="preserve"> 2019; </w:t>
            </w:r>
            <w:r w:rsidR="002431A5" w:rsidRPr="002431A5">
              <w:rPr>
                <w:b/>
                <w:noProof/>
              </w:rPr>
              <w:t>381</w:t>
            </w:r>
            <w:r w:rsidR="002431A5" w:rsidRPr="002431A5">
              <w:rPr>
                <w:noProof/>
              </w:rPr>
              <w:t xml:space="preserve">(18): 1728-40.  </w:t>
            </w:r>
            <w:r w:rsidR="002431A5" w:rsidRPr="002431A5">
              <w:rPr>
                <w:b/>
                <w:noProof/>
              </w:rPr>
              <w:t>21.</w:t>
            </w:r>
            <w:r w:rsidR="002431A5" w:rsidRPr="002431A5">
              <w:rPr>
                <w:noProof/>
              </w:rPr>
              <w:t xml:space="preserve"> Daver N, et al. </w:t>
            </w:r>
            <w:r w:rsidR="002431A5" w:rsidRPr="002431A5">
              <w:rPr>
                <w:i/>
                <w:noProof/>
              </w:rPr>
              <w:t>Leukemia</w:t>
            </w:r>
            <w:r w:rsidR="002431A5" w:rsidRPr="002431A5">
              <w:rPr>
                <w:noProof/>
              </w:rPr>
              <w:t xml:space="preserve"> 2019; </w:t>
            </w:r>
            <w:r w:rsidR="002431A5" w:rsidRPr="002431A5">
              <w:rPr>
                <w:b/>
                <w:noProof/>
              </w:rPr>
              <w:t>33</w:t>
            </w:r>
            <w:r w:rsidR="002431A5" w:rsidRPr="002431A5">
              <w:rPr>
                <w:noProof/>
              </w:rPr>
              <w:t xml:space="preserve">(2): 299-312.  </w:t>
            </w:r>
            <w:r w:rsidR="002431A5" w:rsidRPr="002431A5">
              <w:rPr>
                <w:b/>
                <w:noProof/>
              </w:rPr>
              <w:t>22.</w:t>
            </w:r>
            <w:r w:rsidR="002431A5" w:rsidRPr="002431A5">
              <w:rPr>
                <w:noProof/>
              </w:rPr>
              <w:t xml:space="preserve"> Dohner H, et al. </w:t>
            </w:r>
            <w:r w:rsidR="002431A5" w:rsidRPr="002431A5">
              <w:rPr>
                <w:i/>
                <w:noProof/>
              </w:rPr>
              <w:t>Blood</w:t>
            </w:r>
            <w:r w:rsidR="002431A5" w:rsidRPr="002431A5">
              <w:rPr>
                <w:noProof/>
              </w:rPr>
              <w:t xml:space="preserve"> 2017; </w:t>
            </w:r>
            <w:r w:rsidR="002431A5" w:rsidRPr="002431A5">
              <w:rPr>
                <w:b/>
                <w:noProof/>
              </w:rPr>
              <w:t>129</w:t>
            </w:r>
            <w:r w:rsidR="002431A5" w:rsidRPr="002431A5">
              <w:rPr>
                <w:noProof/>
              </w:rPr>
              <w:t xml:space="preserve">(4): 424-47.  </w:t>
            </w:r>
            <w:r w:rsidR="002431A5" w:rsidRPr="002431A5">
              <w:rPr>
                <w:b/>
                <w:noProof/>
              </w:rPr>
              <w:t>23.</w:t>
            </w:r>
            <w:r w:rsidR="002431A5" w:rsidRPr="002431A5">
              <w:rPr>
                <w:noProof/>
              </w:rPr>
              <w:t xml:space="preserve"> Barajas JM, et al. </w:t>
            </w:r>
            <w:r w:rsidR="002431A5" w:rsidRPr="002431A5">
              <w:rPr>
                <w:i/>
                <w:noProof/>
              </w:rPr>
              <w:t>Blood</w:t>
            </w:r>
            <w:r w:rsidR="002431A5" w:rsidRPr="002431A5">
              <w:rPr>
                <w:noProof/>
              </w:rPr>
              <w:t xml:space="preserve"> 2024; </w:t>
            </w:r>
            <w:r w:rsidR="002431A5" w:rsidRPr="002431A5">
              <w:rPr>
                <w:b/>
                <w:noProof/>
              </w:rPr>
              <w:t>143</w:t>
            </w:r>
            <w:r w:rsidR="002431A5" w:rsidRPr="002431A5">
              <w:rPr>
                <w:noProof/>
              </w:rPr>
              <w:t xml:space="preserve">(7): 619-30.  </w:t>
            </w:r>
            <w:r w:rsidR="002431A5" w:rsidRPr="002431A5">
              <w:rPr>
                <w:b/>
                <w:noProof/>
              </w:rPr>
              <w:t>24.</w:t>
            </w:r>
            <w:r w:rsidR="002431A5" w:rsidRPr="002431A5">
              <w:rPr>
                <w:noProof/>
              </w:rPr>
              <w:t xml:space="preserve"> Issa GC, et al. </w:t>
            </w:r>
            <w:r w:rsidR="002431A5" w:rsidRPr="002431A5">
              <w:rPr>
                <w:i/>
                <w:noProof/>
              </w:rPr>
              <w:t>Nature</w:t>
            </w:r>
            <w:r w:rsidR="002431A5" w:rsidRPr="002431A5">
              <w:rPr>
                <w:noProof/>
              </w:rPr>
              <w:t xml:space="preserve"> 2023; </w:t>
            </w:r>
            <w:r w:rsidR="002431A5" w:rsidRPr="002431A5">
              <w:rPr>
                <w:b/>
                <w:noProof/>
              </w:rPr>
              <w:t>615</w:t>
            </w:r>
            <w:r w:rsidR="002431A5" w:rsidRPr="002431A5">
              <w:rPr>
                <w:noProof/>
              </w:rPr>
              <w:t xml:space="preserve">(7954): 920-4.  </w:t>
            </w:r>
            <w:r w:rsidR="002431A5" w:rsidRPr="002431A5">
              <w:rPr>
                <w:b/>
                <w:noProof/>
              </w:rPr>
              <w:t>25.</w:t>
            </w:r>
            <w:r w:rsidR="002431A5" w:rsidRPr="002431A5">
              <w:rPr>
                <w:noProof/>
              </w:rPr>
              <w:t xml:space="preserve"> Smith CC, et al. </w:t>
            </w:r>
            <w:r w:rsidR="002431A5" w:rsidRPr="002431A5">
              <w:rPr>
                <w:i/>
                <w:noProof/>
              </w:rPr>
              <w:t>Blood Adv</w:t>
            </w:r>
            <w:r w:rsidR="002431A5" w:rsidRPr="002431A5">
              <w:rPr>
                <w:noProof/>
              </w:rPr>
              <w:t xml:space="preserve"> 2022; </w:t>
            </w:r>
            <w:r w:rsidR="002431A5" w:rsidRPr="002431A5">
              <w:rPr>
                <w:b/>
                <w:noProof/>
              </w:rPr>
              <w:t>6</w:t>
            </w:r>
            <w:r w:rsidR="002431A5" w:rsidRPr="002431A5">
              <w:rPr>
                <w:noProof/>
              </w:rPr>
              <w:t xml:space="preserve">(7): 2144-55.  </w:t>
            </w:r>
            <w:r w:rsidR="002431A5" w:rsidRPr="002431A5">
              <w:rPr>
                <w:b/>
                <w:noProof/>
              </w:rPr>
              <w:t>26.</w:t>
            </w:r>
            <w:r w:rsidR="002431A5" w:rsidRPr="002431A5">
              <w:rPr>
                <w:noProof/>
              </w:rPr>
              <w:t xml:space="preserve"> Intlekofer AM, et al. </w:t>
            </w:r>
            <w:r w:rsidR="002431A5" w:rsidRPr="002431A5">
              <w:rPr>
                <w:i/>
                <w:noProof/>
              </w:rPr>
              <w:t>Nature</w:t>
            </w:r>
            <w:r w:rsidR="002431A5" w:rsidRPr="002431A5">
              <w:rPr>
                <w:noProof/>
              </w:rPr>
              <w:t xml:space="preserve"> 2018; </w:t>
            </w:r>
            <w:r w:rsidR="002431A5" w:rsidRPr="002431A5">
              <w:rPr>
                <w:b/>
                <w:noProof/>
              </w:rPr>
              <w:t>559</w:t>
            </w:r>
            <w:r w:rsidR="002431A5" w:rsidRPr="002431A5">
              <w:rPr>
                <w:noProof/>
              </w:rPr>
              <w:t xml:space="preserve">(7712): 125-9.  </w:t>
            </w:r>
            <w:r w:rsidR="002431A5" w:rsidRPr="002431A5">
              <w:rPr>
                <w:b/>
                <w:noProof/>
              </w:rPr>
              <w:t>27.</w:t>
            </w:r>
            <w:r w:rsidR="002431A5" w:rsidRPr="002431A5">
              <w:rPr>
                <w:noProof/>
              </w:rPr>
              <w:t xml:space="preserve"> Moujalled DM, et al. </w:t>
            </w:r>
            <w:r w:rsidR="002431A5" w:rsidRPr="002431A5">
              <w:rPr>
                <w:i/>
                <w:noProof/>
              </w:rPr>
              <w:t>Blood</w:t>
            </w:r>
            <w:r w:rsidR="002431A5" w:rsidRPr="002431A5">
              <w:rPr>
                <w:noProof/>
              </w:rPr>
              <w:t xml:space="preserve"> 2023; </w:t>
            </w:r>
            <w:r w:rsidR="002431A5" w:rsidRPr="002431A5">
              <w:rPr>
                <w:b/>
                <w:noProof/>
              </w:rPr>
              <w:t>141</w:t>
            </w:r>
            <w:r w:rsidR="002431A5" w:rsidRPr="002431A5">
              <w:rPr>
                <w:noProof/>
              </w:rPr>
              <w:t xml:space="preserve">(6): 634-44.  </w:t>
            </w:r>
            <w:r w:rsidR="002431A5" w:rsidRPr="002431A5">
              <w:rPr>
                <w:b/>
                <w:noProof/>
              </w:rPr>
              <w:t>28.</w:t>
            </w:r>
            <w:r w:rsidR="002431A5" w:rsidRPr="002431A5">
              <w:rPr>
                <w:noProof/>
              </w:rPr>
              <w:t xml:space="preserve"> Perner F, et al. </w:t>
            </w:r>
            <w:r w:rsidR="002431A5" w:rsidRPr="002431A5">
              <w:rPr>
                <w:i/>
                <w:noProof/>
              </w:rPr>
              <w:t>Nature</w:t>
            </w:r>
            <w:r w:rsidR="002431A5" w:rsidRPr="002431A5">
              <w:rPr>
                <w:noProof/>
              </w:rPr>
              <w:t xml:space="preserve"> 2023; </w:t>
            </w:r>
            <w:r w:rsidR="002431A5" w:rsidRPr="002431A5">
              <w:rPr>
                <w:b/>
                <w:noProof/>
              </w:rPr>
              <w:t>615</w:t>
            </w:r>
            <w:r w:rsidR="002431A5" w:rsidRPr="002431A5">
              <w:rPr>
                <w:noProof/>
              </w:rPr>
              <w:t xml:space="preserve">(7954): 913-9.  </w:t>
            </w:r>
            <w:r w:rsidRPr="00575E7D">
              <w:fldChar w:fldCharType="end"/>
            </w:r>
          </w:p>
        </w:tc>
      </w:tr>
    </w:tbl>
    <w:p w14:paraId="2DAD4AB7" w14:textId="7D0D2B31" w:rsidR="004E667D" w:rsidRDefault="004E667D" w:rsidP="00F6144E">
      <w:pPr>
        <w:rPr>
          <w:rFonts w:ascii="Calibri" w:hAnsi="Calibri" w:cs="Calibri"/>
          <w:noProof/>
          <w:sz w:val="2"/>
          <w:szCs w:val="6"/>
        </w:rPr>
      </w:pPr>
    </w:p>
    <w:sectPr w:rsidR="004E667D" w:rsidSect="00FC3DB3">
      <w:footerReference w:type="default" r:id="rId12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552C7D" w14:textId="77777777" w:rsidR="001A456E" w:rsidRDefault="001A456E" w:rsidP="00081DE9">
      <w:pPr>
        <w:spacing w:after="0" w:line="240" w:lineRule="auto"/>
      </w:pPr>
      <w:r>
        <w:separator/>
      </w:r>
    </w:p>
  </w:endnote>
  <w:endnote w:type="continuationSeparator" w:id="0">
    <w:p w14:paraId="73AFF9EE" w14:textId="77777777" w:rsidR="001A456E" w:rsidRDefault="001A456E" w:rsidP="00081DE9">
      <w:pPr>
        <w:spacing w:after="0" w:line="240" w:lineRule="auto"/>
      </w:pPr>
      <w:r>
        <w:continuationSeparator/>
      </w:r>
    </w:p>
  </w:endnote>
  <w:endnote w:type="continuationNotice" w:id="1">
    <w:p w14:paraId="38245BB7" w14:textId="77777777" w:rsidR="001A456E" w:rsidRDefault="001A456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AD4A9E" w14:textId="77777777" w:rsidR="004E667D" w:rsidRPr="00070923" w:rsidRDefault="004E667D" w:rsidP="006343BF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5590E1" w14:textId="77777777" w:rsidR="001A456E" w:rsidRDefault="001A456E" w:rsidP="00081DE9">
      <w:pPr>
        <w:spacing w:after="0" w:line="240" w:lineRule="auto"/>
      </w:pPr>
      <w:r>
        <w:separator/>
      </w:r>
    </w:p>
  </w:footnote>
  <w:footnote w:type="continuationSeparator" w:id="0">
    <w:p w14:paraId="15035D16" w14:textId="77777777" w:rsidR="001A456E" w:rsidRDefault="001A456E" w:rsidP="00081DE9">
      <w:pPr>
        <w:spacing w:after="0" w:line="240" w:lineRule="auto"/>
      </w:pPr>
      <w:r>
        <w:continuationSeparator/>
      </w:r>
    </w:p>
  </w:footnote>
  <w:footnote w:type="continuationNotice" w:id="1">
    <w:p w14:paraId="311AB27A" w14:textId="77777777" w:rsidR="001A456E" w:rsidRDefault="001A456E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392BA8"/>
    <w:multiLevelType w:val="hybridMultilevel"/>
    <w:tmpl w:val="20F01138"/>
    <w:lvl w:ilvl="0" w:tplc="DDA252A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95253E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D2A2F0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B6244F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602115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7BC109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632232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DE481B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C2261F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149830AA"/>
    <w:multiLevelType w:val="hybridMultilevel"/>
    <w:tmpl w:val="FE1AEE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ED758C2"/>
    <w:multiLevelType w:val="hybridMultilevel"/>
    <w:tmpl w:val="B7E436E2"/>
    <w:lvl w:ilvl="0" w:tplc="CD20FEA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B8EAB3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DA8234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374ACD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FF2E2A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A5EF04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AD22A8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AD229F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B0284D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71A3395C"/>
    <w:multiLevelType w:val="hybridMultilevel"/>
    <w:tmpl w:val="56F8E96C"/>
    <w:lvl w:ilvl="0" w:tplc="98BA94B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BD8C5F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544B10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D167A0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198EFC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27A3BE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EE0C4F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37444E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F52129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1664506079">
    <w:abstractNumId w:val="1"/>
  </w:num>
  <w:num w:numId="2" w16cid:durableId="763765212">
    <w:abstractNumId w:val="2"/>
  </w:num>
  <w:num w:numId="3" w16cid:durableId="394399560">
    <w:abstractNumId w:val="4"/>
  </w:num>
  <w:num w:numId="4" w16cid:durableId="578710954">
    <w:abstractNumId w:val="5"/>
  </w:num>
  <w:num w:numId="5" w16cid:durableId="1248080204">
    <w:abstractNumId w:val="3"/>
  </w:num>
  <w:num w:numId="6" w16cid:durableId="1943951589">
    <w:abstractNumId w:val="0"/>
  </w:num>
  <w:num w:numId="7" w16cid:durableId="801114936">
    <w:abstractNumId w:val="6"/>
  </w:num>
  <w:num w:numId="8" w16cid:durableId="1212883404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hdrShapeDefaults>
    <o:shapedefaults v:ext="edit" spidmax="2051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963&lt;/item&gt;&lt;item&gt;2012&lt;/item&gt;&lt;item&gt;2054&lt;/item&gt;&lt;item&gt;2543&lt;/item&gt;&lt;item&gt;2544&lt;/item&gt;&lt;item&gt;2582&lt;/item&gt;&lt;item&gt;2890&lt;/item&gt;&lt;item&gt;2891&lt;/item&gt;&lt;item&gt;3123&lt;/item&gt;&lt;item&gt;3127&lt;/item&gt;&lt;item&gt;3174&lt;/item&gt;&lt;item&gt;3188&lt;/item&gt;&lt;item&gt;3524&lt;/item&gt;&lt;item&gt;3601&lt;/item&gt;&lt;item&gt;3613&lt;/item&gt;&lt;item&gt;3636&lt;/item&gt;&lt;item&gt;3637&lt;/item&gt;&lt;item&gt;3638&lt;/item&gt;&lt;item&gt;3639&lt;/item&gt;&lt;item&gt;3640&lt;/item&gt;&lt;item&gt;3641&lt;/item&gt;&lt;item&gt;3642&lt;/item&gt;&lt;item&gt;3643&lt;/item&gt;&lt;item&gt;3649&lt;/item&gt;&lt;item&gt;3838&lt;/item&gt;&lt;item&gt;3839&lt;/item&gt;&lt;item&gt;3840&lt;/item&gt;&lt;item&gt;3841&lt;/item&gt;&lt;/record-ids&gt;&lt;/item&gt;&lt;/Libraries&gt;"/>
  </w:docVars>
  <w:rsids>
    <w:rsidRoot w:val="00706B4C"/>
    <w:rsid w:val="000108B5"/>
    <w:rsid w:val="00012CD4"/>
    <w:rsid w:val="0002374D"/>
    <w:rsid w:val="00033272"/>
    <w:rsid w:val="00081DE9"/>
    <w:rsid w:val="00091208"/>
    <w:rsid w:val="00095CEB"/>
    <w:rsid w:val="000C5C8F"/>
    <w:rsid w:val="000D7C40"/>
    <w:rsid w:val="000F6AA8"/>
    <w:rsid w:val="00137FF3"/>
    <w:rsid w:val="001A1256"/>
    <w:rsid w:val="001A456E"/>
    <w:rsid w:val="001B46BD"/>
    <w:rsid w:val="001D2B29"/>
    <w:rsid w:val="002024AD"/>
    <w:rsid w:val="00205B1A"/>
    <w:rsid w:val="00221834"/>
    <w:rsid w:val="002311BA"/>
    <w:rsid w:val="002431A5"/>
    <w:rsid w:val="00244152"/>
    <w:rsid w:val="0025106F"/>
    <w:rsid w:val="002977AA"/>
    <w:rsid w:val="002B1C74"/>
    <w:rsid w:val="002C6F48"/>
    <w:rsid w:val="002E43F4"/>
    <w:rsid w:val="002E58DC"/>
    <w:rsid w:val="002F499F"/>
    <w:rsid w:val="00303A3F"/>
    <w:rsid w:val="00311A3D"/>
    <w:rsid w:val="00324FE5"/>
    <w:rsid w:val="00356639"/>
    <w:rsid w:val="00364E56"/>
    <w:rsid w:val="00393564"/>
    <w:rsid w:val="00402B2A"/>
    <w:rsid w:val="00414374"/>
    <w:rsid w:val="00415977"/>
    <w:rsid w:val="00427122"/>
    <w:rsid w:val="004358B4"/>
    <w:rsid w:val="00453A7F"/>
    <w:rsid w:val="00491B03"/>
    <w:rsid w:val="00492982"/>
    <w:rsid w:val="004B56DD"/>
    <w:rsid w:val="004E667D"/>
    <w:rsid w:val="00506FBC"/>
    <w:rsid w:val="005430F5"/>
    <w:rsid w:val="00544486"/>
    <w:rsid w:val="00550299"/>
    <w:rsid w:val="0057781D"/>
    <w:rsid w:val="00581F29"/>
    <w:rsid w:val="0058290D"/>
    <w:rsid w:val="005A2FEB"/>
    <w:rsid w:val="005A34A8"/>
    <w:rsid w:val="005B6F06"/>
    <w:rsid w:val="005D6725"/>
    <w:rsid w:val="005D7D29"/>
    <w:rsid w:val="005E19FE"/>
    <w:rsid w:val="00643081"/>
    <w:rsid w:val="006704DC"/>
    <w:rsid w:val="00680141"/>
    <w:rsid w:val="006A20EB"/>
    <w:rsid w:val="006A2794"/>
    <w:rsid w:val="006A3BAC"/>
    <w:rsid w:val="006B351E"/>
    <w:rsid w:val="006B492D"/>
    <w:rsid w:val="006D5296"/>
    <w:rsid w:val="00706B4C"/>
    <w:rsid w:val="007238CF"/>
    <w:rsid w:val="007344FB"/>
    <w:rsid w:val="00753B58"/>
    <w:rsid w:val="00790337"/>
    <w:rsid w:val="00791B15"/>
    <w:rsid w:val="00792B3A"/>
    <w:rsid w:val="007933F4"/>
    <w:rsid w:val="007A3874"/>
    <w:rsid w:val="007B19BA"/>
    <w:rsid w:val="007B3D56"/>
    <w:rsid w:val="007D7C0C"/>
    <w:rsid w:val="007E1D01"/>
    <w:rsid w:val="007F28B4"/>
    <w:rsid w:val="008015E6"/>
    <w:rsid w:val="00884E91"/>
    <w:rsid w:val="008861CB"/>
    <w:rsid w:val="00891A91"/>
    <w:rsid w:val="0089323A"/>
    <w:rsid w:val="008B63E8"/>
    <w:rsid w:val="008C5874"/>
    <w:rsid w:val="008D2DE7"/>
    <w:rsid w:val="008D3695"/>
    <w:rsid w:val="008F65E5"/>
    <w:rsid w:val="00900BB9"/>
    <w:rsid w:val="00903EC8"/>
    <w:rsid w:val="009237BE"/>
    <w:rsid w:val="00930113"/>
    <w:rsid w:val="00937545"/>
    <w:rsid w:val="009463AD"/>
    <w:rsid w:val="009606CC"/>
    <w:rsid w:val="009659C2"/>
    <w:rsid w:val="00992818"/>
    <w:rsid w:val="009A3D06"/>
    <w:rsid w:val="009B2E73"/>
    <w:rsid w:val="00A40D5B"/>
    <w:rsid w:val="00A61399"/>
    <w:rsid w:val="00A6520D"/>
    <w:rsid w:val="00A81AF9"/>
    <w:rsid w:val="00A946D4"/>
    <w:rsid w:val="00A9507F"/>
    <w:rsid w:val="00A978B2"/>
    <w:rsid w:val="00AD3103"/>
    <w:rsid w:val="00AD4F3C"/>
    <w:rsid w:val="00AE4B97"/>
    <w:rsid w:val="00AE715D"/>
    <w:rsid w:val="00AF415B"/>
    <w:rsid w:val="00AF584D"/>
    <w:rsid w:val="00B23C3F"/>
    <w:rsid w:val="00B31620"/>
    <w:rsid w:val="00B41C5F"/>
    <w:rsid w:val="00B47A0C"/>
    <w:rsid w:val="00B743E5"/>
    <w:rsid w:val="00BB523F"/>
    <w:rsid w:val="00BC1542"/>
    <w:rsid w:val="00BF4CD5"/>
    <w:rsid w:val="00C26ADC"/>
    <w:rsid w:val="00C27EC9"/>
    <w:rsid w:val="00C311BF"/>
    <w:rsid w:val="00C3677C"/>
    <w:rsid w:val="00C40A42"/>
    <w:rsid w:val="00C43A28"/>
    <w:rsid w:val="00CA1D37"/>
    <w:rsid w:val="00CA36CA"/>
    <w:rsid w:val="00CB47EF"/>
    <w:rsid w:val="00CC0BC6"/>
    <w:rsid w:val="00CD4FA9"/>
    <w:rsid w:val="00CE171E"/>
    <w:rsid w:val="00D05469"/>
    <w:rsid w:val="00D14C9F"/>
    <w:rsid w:val="00D22C58"/>
    <w:rsid w:val="00D2776B"/>
    <w:rsid w:val="00D310BE"/>
    <w:rsid w:val="00D84536"/>
    <w:rsid w:val="00DA039E"/>
    <w:rsid w:val="00DA7009"/>
    <w:rsid w:val="00DD29DE"/>
    <w:rsid w:val="00DF05F9"/>
    <w:rsid w:val="00E01E8F"/>
    <w:rsid w:val="00E41A17"/>
    <w:rsid w:val="00E451BD"/>
    <w:rsid w:val="00E72767"/>
    <w:rsid w:val="00E81A78"/>
    <w:rsid w:val="00E928D3"/>
    <w:rsid w:val="00EC7B60"/>
    <w:rsid w:val="00F833A0"/>
    <w:rsid w:val="00F84261"/>
    <w:rsid w:val="00F96120"/>
    <w:rsid w:val="00F97A42"/>
    <w:rsid w:val="00FA4E37"/>
    <w:rsid w:val="00FA5D99"/>
    <w:rsid w:val="00FC058A"/>
    <w:rsid w:val="00FC4071"/>
    <w:rsid w:val="00FD4E57"/>
    <w:rsid w:val="00FD7EB9"/>
    <w:rsid w:val="00FE0B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1"/>
    <o:shapelayout v:ext="edit">
      <o:idmap v:ext="edit" data="2"/>
    </o:shapelayout>
  </w:shapeDefaults>
  <w:decimalSymbol w:val="."/>
  <w:listSeparator w:val=","/>
  <w14:docId w14:val="2DAD4A9A"/>
  <w15:docId w15:val="{C3AE7487-17B7-4CC0-84A3-EB7C77BE46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paragraph" w:styleId="Revision">
    <w:name w:val="Revision"/>
    <w:hidden/>
    <w:uiPriority w:val="99"/>
    <w:semiHidden/>
    <w:rsid w:val="00992818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2431A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431A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140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942910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44842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9771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15330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41541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17302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77278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9543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0684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0614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16902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50528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22883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74538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374092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89325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82651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5489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00754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522597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79355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28585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8876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72482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02800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5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476499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60391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4041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83083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5504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80569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02091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35108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6163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27751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03024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5815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25154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14834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66835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3975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4005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71375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533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1308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16387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306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1356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8273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64391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006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52834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87279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16455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31123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8573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92883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9951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70707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1694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9657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9744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88016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97703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53749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55699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68568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03359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76438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3943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9791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40102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08018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27227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944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21503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055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213479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30861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9335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41621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67130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33672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34088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46229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4252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86468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27741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62014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6777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83820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5958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3611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36635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0776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84164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21378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48334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6575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89067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19462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9913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61921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7375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8660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41347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6533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76586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26117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10705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76412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0542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5746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29337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98945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2109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079183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14341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02245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1508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91089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96295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89608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297194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6003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1433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692718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27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9569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64639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09257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35926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39470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05142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40466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2299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1614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8211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48451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54547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09226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4840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96506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6047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7841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42942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17771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23138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68823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62641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68233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5868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98726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368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12080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18756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726854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1831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37365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29660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27033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99224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59053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82389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32275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894991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07117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47333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3036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287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06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66047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25754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8799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99890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64344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2769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0102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586313b938565b431b3bf8881ff43974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29d78fc782a36963f5d9f26cde4106d9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2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3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4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5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NavigatorClassification xmlns="bbb6251c-984c-4fcb-9547-f40f6d5e63ff">Team Workspace</NavigatorClassification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E48D4A54-4C92-46F5-BF8B-99AC2806A07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1A0BF51-F53C-49F5-B1A1-349D539AB253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customXml/itemProps3.xml><?xml version="1.0" encoding="utf-8"?>
<ds:datastoreItem xmlns:ds="http://schemas.openxmlformats.org/officeDocument/2006/customXml" ds:itemID="{AC9DBA69-78D1-4E6B-BA0D-500DE7F7EDD9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F3ED47F0-B6F1-4E75-AF69-6625EE1E5E4A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1077</Words>
  <Characters>6139</Characters>
  <Application>Microsoft Office Word</Application>
  <DocSecurity>4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72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Imogen Caldwell</cp:lastModifiedBy>
  <cp:revision>2</cp:revision>
  <dcterms:created xsi:type="dcterms:W3CDTF">2025-03-04T23:20:00Z</dcterms:created>
  <dcterms:modified xsi:type="dcterms:W3CDTF">2025-03-04T23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